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D1591" w:rsidRDefault="00C50CB7" w:rsidP="00F87CE8">
      <w:pPr>
        <w:pStyle w:val="Title"/>
      </w:pPr>
      <w:r w:rsidRPr="00515AD0">
        <w:t>TREKIS</w:t>
      </w:r>
      <w:r w:rsidRPr="00DD1591">
        <w:t xml:space="preserve"> 4</w:t>
      </w:r>
    </w:p>
    <w:p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rsidR="00DA4852" w:rsidRPr="00CC1451" w:rsidRDefault="00A77A85" w:rsidP="00647AA8">
      <w:r>
        <w:t>Version: TREKIS 4.</w:t>
      </w:r>
      <w:r w:rsidR="00E076A2">
        <w:t>1</w:t>
      </w:r>
      <w:r>
        <w:t>.202</w:t>
      </w:r>
      <w:r w:rsidR="00CC1451">
        <w:t>2</w:t>
      </w:r>
      <w:r w:rsidR="00840494">
        <w:t>.</w:t>
      </w:r>
      <w:r w:rsidR="00CC1451">
        <w:t>01</w:t>
      </w:r>
      <w:r w:rsidR="00894C1F">
        <w:t>.</w:t>
      </w:r>
      <w:r w:rsidR="00FA5D01">
        <w:t>22</w:t>
      </w:r>
    </w:p>
    <w:p w:rsidR="00DA4852" w:rsidRDefault="00DA4852" w:rsidP="00647AA8"/>
    <w:p w:rsidR="00BE3E12" w:rsidRPr="00535BD2" w:rsidRDefault="00515AD0" w:rsidP="00647AA8">
      <w:r w:rsidRPr="005F3AC5">
        <w:t>N</w:t>
      </w:r>
      <w:r w:rsidRPr="006F5F43">
        <w:t xml:space="preserve">. </w:t>
      </w:r>
      <w:r w:rsidRPr="005F3AC5">
        <w:t>Medvedev</w:t>
      </w:r>
      <w:r w:rsidR="006F5F43" w:rsidRPr="004A27F9">
        <w:rPr>
          <w:rStyle w:val="FootnoteReference"/>
        </w:rPr>
        <w:footnoteReference w:id="1"/>
      </w:r>
      <w:proofErr w:type="gramStart"/>
      <w:r w:rsidR="006F5F43" w:rsidRPr="006F5F43">
        <w:rPr>
          <w:vertAlign w:val="superscript"/>
        </w:rPr>
        <w:t>,1,2</w:t>
      </w:r>
      <w:proofErr w:type="gramEnd"/>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rsidR="006E3B6D" w:rsidRPr="00C73675" w:rsidRDefault="006E3B6D" w:rsidP="00F87CE8">
      <w:pPr>
        <w:rPr>
          <w:vertAlign w:val="superscript"/>
        </w:rPr>
      </w:pPr>
    </w:p>
    <w:p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rsidR="00E93261" w:rsidRDefault="00E93261" w:rsidP="00680562">
          <w:pPr>
            <w:pStyle w:val="TOCHeading"/>
            <w:spacing w:before="0" w:line="240" w:lineRule="auto"/>
          </w:pPr>
          <w:r>
            <w:rPr>
              <w:lang w:val="ru-RU"/>
            </w:rPr>
            <w:t>Оглавление</w:t>
          </w:r>
        </w:p>
        <w:p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rsidR="00AC04BE" w:rsidRDefault="00297E98"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rsidR="00AC04BE" w:rsidRDefault="00297E98"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rsidR="00AC04BE" w:rsidRDefault="00297E98"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rsidR="00AC04BE" w:rsidRDefault="00297E98"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rsidR="00AC04BE" w:rsidRDefault="00297E98"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rsidR="00E93261" w:rsidRDefault="00E93261" w:rsidP="00AC04BE">
          <w:pPr>
            <w:spacing w:after="0" w:line="240" w:lineRule="auto"/>
          </w:pPr>
          <w:r>
            <w:rPr>
              <w:b/>
              <w:bCs/>
            </w:rPr>
            <w:fldChar w:fldCharType="end"/>
          </w:r>
        </w:p>
      </w:sdtContent>
    </w:sdt>
    <w:p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rsidR="005F3AC5" w:rsidRPr="00FC5D7F" w:rsidRDefault="005F3AC5" w:rsidP="00F87CE8">
      <w:pPr>
        <w:rPr>
          <w:lang w:val="ru-RU"/>
        </w:rPr>
      </w:pPr>
    </w:p>
    <w:p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ку, но и, например, атомную кинетику решетки.</w:t>
      </w:r>
    </w:p>
    <w:p w:rsidR="00954742" w:rsidRDefault="00954742" w:rsidP="00F87CE8">
      <w:pPr>
        <w:rPr>
          <w:lang w:val="ru-RU"/>
        </w:rPr>
      </w:pPr>
      <w:r>
        <w:rPr>
          <w:lang w:val="ru-RU"/>
        </w:rPr>
        <w:t xml:space="preserve">Новый гибридный код будет включать в себя несколько разных моделей: </w:t>
      </w:r>
    </w:p>
    <w:p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Pr>
          <w:color w:val="FF0000"/>
          <w:lang w:val="ru-RU"/>
        </w:rPr>
        <w:t xml:space="preserve">и </w:t>
      </w:r>
      <w:r w:rsidR="00AC05A5" w:rsidRPr="00AC05A5">
        <w:rPr>
          <w:color w:val="FF0000"/>
          <w:lang w:val="ru-RU"/>
        </w:rPr>
        <w:t>модул</w:t>
      </w:r>
      <w:r w:rsidR="00985060">
        <w:rPr>
          <w:color w:val="FF0000"/>
          <w:lang w:val="ru-RU"/>
        </w:rPr>
        <w:t>ь</w:t>
      </w:r>
      <w:r w:rsidR="00AC05A5" w:rsidRPr="00AC05A5">
        <w:rPr>
          <w:color w:val="FF0000"/>
          <w:lang w:val="ru-RU"/>
        </w:rPr>
        <w:t xml:space="preserve"> МД</w:t>
      </w:r>
      <w:r w:rsidRPr="00954742">
        <w:rPr>
          <w:lang w:val="ru-RU"/>
        </w:rPr>
        <w:t>.</w:t>
      </w:r>
    </w:p>
    <w:p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Так же пока до конца не реализованы условия пересечения границы разных сред, и анализ и вывод данных для разных мишений.</w:t>
      </w:r>
    </w:p>
    <w:p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Pr="00954742">
        <w:rPr>
          <w:lang w:val="ru-RU"/>
        </w:rPr>
        <w:t>циллиндрические координаты</w:t>
      </w:r>
      <w:r>
        <w:rPr>
          <w:lang w:val="ru-RU"/>
        </w:rPr>
        <w:t xml:space="preserve"> </w:t>
      </w:r>
      <w:r w:rsidR="00F465FF">
        <w:rPr>
          <w:lang w:val="ru-RU"/>
        </w:rPr>
        <w:t>(</w:t>
      </w:r>
      <w:r>
        <w:rPr>
          <w:lang w:val="ru-RU"/>
        </w:rPr>
        <w:t>по радиусу</w:t>
      </w:r>
      <w:r w:rsidR="00F465FF">
        <w:rPr>
          <w:lang w:val="ru-RU"/>
        </w:rPr>
        <w:t>) + 2д циллиндрические (по радиусу и глубине)</w:t>
      </w:r>
      <w:r w:rsidRPr="00954742">
        <w:rPr>
          <w:lang w:val="ru-RU"/>
        </w:rPr>
        <w:t>.</w:t>
      </w:r>
    </w:p>
    <w:p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rsidR="00804004" w:rsidRDefault="00804004" w:rsidP="00F87CE8">
      <w:pPr>
        <w:rPr>
          <w:lang w:val="ru-RU"/>
        </w:rPr>
      </w:pPr>
    </w:p>
    <w:p w:rsidR="00804004" w:rsidRDefault="00804004" w:rsidP="00F87CE8">
      <w:pPr>
        <w:rPr>
          <w:lang w:val="ru-RU"/>
        </w:rPr>
      </w:pPr>
      <w:r w:rsidRPr="00804004">
        <w:rPr>
          <w:lang w:val="ru-RU"/>
        </w:rPr>
        <w:t>Курсивом указаны процессы, пока не учтенные в коде.</w:t>
      </w:r>
    </w:p>
    <w:p w:rsidR="00804004" w:rsidRPr="00804004" w:rsidRDefault="00804004" w:rsidP="00F87CE8">
      <w:pPr>
        <w:rPr>
          <w:lang w:val="ru-RU"/>
        </w:rPr>
      </w:pPr>
    </w:p>
    <w:p w:rsidR="00804004" w:rsidRPr="00804004" w:rsidRDefault="008547F3" w:rsidP="00C831AC">
      <w:pPr>
        <w:pStyle w:val="Heading3"/>
        <w:numPr>
          <w:ilvl w:val="0"/>
          <w:numId w:val="11"/>
        </w:numPr>
      </w:pPr>
      <w:bookmarkStart w:id="2" w:name="_Toc93747191"/>
      <w:r w:rsidRPr="008547F3">
        <w:lastRenderedPageBreak/>
        <w:t>SHI</w:t>
      </w:r>
      <w:bookmarkEnd w:id="2"/>
    </w:p>
    <w:p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rsidR="00804004" w:rsidRPr="00804004" w:rsidRDefault="00804004" w:rsidP="00F87CE8">
      <w:pPr>
        <w:pStyle w:val="ListParagraph"/>
        <w:rPr>
          <w:lang w:val="ru-RU"/>
        </w:rPr>
      </w:pPr>
    </w:p>
    <w:p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rsidR="008547F3" w:rsidRPr="00C73675" w:rsidRDefault="008547F3" w:rsidP="00C831AC">
      <w:pPr>
        <w:pStyle w:val="ListParagraph"/>
        <w:numPr>
          <w:ilvl w:val="0"/>
          <w:numId w:val="7"/>
        </w:numPr>
        <w:rPr>
          <w:i/>
          <w:lang w:val="ru-RU"/>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rsidR="008547F3" w:rsidRPr="008547F3" w:rsidRDefault="008547F3" w:rsidP="00C831AC">
      <w:pPr>
        <w:pStyle w:val="Heading3"/>
        <w:numPr>
          <w:ilvl w:val="0"/>
          <w:numId w:val="11"/>
        </w:numPr>
      </w:pPr>
      <w:bookmarkStart w:id="3" w:name="_Toc93747192"/>
      <w:r w:rsidRPr="008547F3">
        <w:t>Electrons</w:t>
      </w:r>
      <w:bookmarkEnd w:id="3"/>
    </w:p>
    <w:p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rsidR="008547F3" w:rsidRPr="00DA777A" w:rsidRDefault="00804004" w:rsidP="00F87CE8">
      <w:pPr>
        <w:pStyle w:val="ListParagraph"/>
        <w:rPr>
          <w:i/>
          <w:lang w:val="ru-RU"/>
        </w:rPr>
      </w:pPr>
      <w:r>
        <w:rPr>
          <w:lang w:val="ru-RU"/>
        </w:rPr>
        <w:t>Б</w:t>
      </w:r>
      <w:r w:rsidRPr="00DA777A">
        <w:rPr>
          <w:lang w:val="ru-RU"/>
        </w:rPr>
        <w:t xml:space="preserve">) </w:t>
      </w:r>
      <w:r w:rsidR="008547F3" w:rsidRPr="008547F3">
        <w:t>RBEB</w:t>
      </w:r>
      <w:r w:rsidR="008547F3" w:rsidRPr="00DA777A">
        <w:rPr>
          <w:lang w:val="ru-RU"/>
        </w:rPr>
        <w:t xml:space="preserve"> </w:t>
      </w:r>
      <w:r w:rsidR="008547F3" w:rsidRPr="008547F3">
        <w:t>cross</w:t>
      </w:r>
      <w:r w:rsidR="008547F3" w:rsidRPr="00DA777A">
        <w:rPr>
          <w:lang w:val="ru-RU"/>
        </w:rPr>
        <w:t xml:space="preserve"> </w:t>
      </w:r>
      <w:r w:rsidR="008547F3" w:rsidRPr="008547F3">
        <w:t>section</w:t>
      </w:r>
      <w:r w:rsidR="008547F3" w:rsidRPr="00DA777A">
        <w:rPr>
          <w:lang w:val="ru-RU"/>
        </w:rPr>
        <w:t xml:space="preserve"> – </w:t>
      </w:r>
      <w:r w:rsidR="00337080" w:rsidRPr="008547F3">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00337080" w:rsidRPr="008547F3">
        <w:fldChar w:fldCharType="separate"/>
      </w:r>
      <w:r w:rsidR="00C73675" w:rsidRPr="00C73675">
        <w:rPr>
          <w:noProof/>
        </w:rPr>
        <w:t> </w:t>
      </w:r>
      <w:r w:rsidR="00C73675" w:rsidRPr="00DA777A">
        <w:rPr>
          <w:noProof/>
          <w:lang w:val="ru-RU"/>
        </w:rPr>
        <w:t>[8]</w:t>
      </w:r>
      <w:r w:rsidR="00337080" w:rsidRPr="008547F3">
        <w:fldChar w:fldCharType="end"/>
      </w:r>
      <w:r w:rsidR="008547F3" w:rsidRPr="00DA777A">
        <w:rPr>
          <w:lang w:val="ru-RU"/>
        </w:rPr>
        <w:t xml:space="preserve"> </w:t>
      </w:r>
      <w:r w:rsidR="008547F3" w:rsidRPr="008547F3">
        <w:t>Eq</w:t>
      </w:r>
      <w:r w:rsidR="008547F3" w:rsidRPr="00DA777A">
        <w:rPr>
          <w:lang w:val="ru-RU"/>
        </w:rPr>
        <w:t>.(22)</w:t>
      </w:r>
      <w:r w:rsidRPr="00DA777A">
        <w:rPr>
          <w:lang w:val="ru-RU"/>
        </w:rPr>
        <w:t xml:space="preserve"> </w:t>
      </w:r>
      <w:r w:rsidRPr="00DA777A">
        <w:rPr>
          <w:i/>
          <w:lang w:val="ru-RU"/>
        </w:rPr>
        <w:t>(</w:t>
      </w:r>
      <w:r w:rsidRPr="00804004">
        <w:rPr>
          <w:i/>
          <w:lang w:val="ru-RU"/>
        </w:rPr>
        <w:t>Не</w:t>
      </w:r>
      <w:r w:rsidRPr="00DA777A">
        <w:rPr>
          <w:i/>
          <w:lang w:val="ru-RU"/>
        </w:rPr>
        <w:t xml:space="preserve"> </w:t>
      </w:r>
      <w:r w:rsidRPr="00804004">
        <w:rPr>
          <w:i/>
          <w:lang w:val="ru-RU"/>
        </w:rPr>
        <w:t>закончена</w:t>
      </w:r>
      <w:r w:rsidRPr="00DA777A">
        <w:rPr>
          <w:i/>
          <w:lang w:val="ru-RU"/>
        </w:rPr>
        <w:t>)</w:t>
      </w:r>
    </w:p>
    <w:p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я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9613FF">
        <w:instrText xml:space="preserve">.) </w:instrText>
      </w:r>
      <w:r w:rsidR="00C73675" w:rsidRPr="00C73675">
        <w:instrText>within</w:instrText>
      </w:r>
      <w:r w:rsidR="00C73675" w:rsidRPr="009613FF">
        <w:instrText xml:space="preserve"> </w:instrText>
      </w:r>
      <w:r w:rsidR="00C73675" w:rsidRPr="00C73675">
        <w:instrText>a</w:instrText>
      </w:r>
      <w:r w:rsidR="00C73675" w:rsidRPr="009613FF">
        <w:instrText xml:space="preserve"> </w:instrText>
      </w:r>
      <w:r w:rsidR="00C73675" w:rsidRPr="00C73675">
        <w:instrText>unified</w:instrText>
      </w:r>
      <w:r w:rsidR="00C73675" w:rsidRPr="009613FF">
        <w:instrText xml:space="preserve"> </w:instrText>
      </w:r>
      <w:r w:rsidR="00C73675" w:rsidRPr="00C73675">
        <w:instrText>framework</w:instrText>
      </w:r>
      <w:r w:rsidR="00C73675" w:rsidRPr="009613FF">
        <w:instrText xml:space="preserve">. </w:instrText>
      </w:r>
      <w:r w:rsidR="00C73675" w:rsidRPr="00C73675">
        <w:instrText>It</w:instrText>
      </w:r>
      <w:r w:rsidR="00C73675" w:rsidRPr="009613FF">
        <w:instrText xml:space="preserve"> </w:instrText>
      </w:r>
      <w:r w:rsidR="00C73675" w:rsidRPr="00C73675">
        <w:instrText>is</w:instrText>
      </w:r>
      <w:r w:rsidR="00C73675" w:rsidRPr="009613FF">
        <w:instrText xml:space="preserve"> </w:instrText>
      </w:r>
      <w:r w:rsidR="00C73675" w:rsidRPr="00C73675">
        <w:instrText>applicable</w:instrText>
      </w:r>
      <w:r w:rsidR="00C73675" w:rsidRPr="009613FF">
        <w:instrText xml:space="preserve"> </w:instrText>
      </w:r>
      <w:r w:rsidR="00C73675" w:rsidRPr="00C73675">
        <w:instrText>within</w:instrText>
      </w:r>
      <w:r w:rsidR="00C73675" w:rsidRPr="009613FF">
        <w:instrText xml:space="preserve"> </w:instrText>
      </w:r>
      <w:r w:rsidR="00C73675" w:rsidRPr="00C73675">
        <w:instrText>a</w:instrText>
      </w:r>
      <w:r w:rsidR="00C73675" w:rsidRPr="009613FF">
        <w:instrText xml:space="preserve"> </w:instrText>
      </w:r>
      <w:r w:rsidR="00C73675" w:rsidRPr="00C73675">
        <w:instrText>broad</w:instrText>
      </w:r>
      <w:r w:rsidR="00C73675" w:rsidRPr="009613FF">
        <w:instrText xml:space="preserve"> </w:instrText>
      </w:r>
      <w:r w:rsidR="00C73675" w:rsidRPr="00C73675">
        <w:instrText>range</w:instrText>
      </w:r>
      <w:r w:rsidR="00C73675" w:rsidRPr="009613FF">
        <w:instrText xml:space="preserve"> </w:instrText>
      </w:r>
      <w:r w:rsidR="00C73675" w:rsidRPr="00C73675">
        <w:instrText>of</w:instrText>
      </w:r>
      <w:r w:rsidR="00C73675" w:rsidRPr="009613FF">
        <w:instrText xml:space="preserve"> </w:instrText>
      </w:r>
      <w:r w:rsidR="00C73675" w:rsidRPr="00C73675">
        <w:instrText>incident</w:instrText>
      </w:r>
      <w:r w:rsidR="00C73675" w:rsidRPr="009613FF">
        <w:instrText xml:space="preserve"> </w:instrText>
      </w:r>
      <w:r w:rsidR="00C73675" w:rsidRPr="00C73675">
        <w:instrText>energies</w:instrText>
      </w:r>
      <w:r w:rsidR="00C73675" w:rsidRPr="009613FF">
        <w:instrText xml:space="preserve"> (</w:instrText>
      </w:r>
      <w:r w:rsidR="00C73675" w:rsidRPr="00C73675">
        <w:instrText>from</w:instrText>
      </w:r>
      <w:r w:rsidR="00C73675" w:rsidRPr="009613FF">
        <w:instrText xml:space="preserve"> 30-50 </w:instrText>
      </w:r>
      <w:r w:rsidR="00C73675" w:rsidRPr="00C73675">
        <w:instrText>eV</w:instrText>
      </w:r>
      <w:r w:rsidR="00C73675" w:rsidRPr="009613FF">
        <w:instrText xml:space="preserve"> </w:instrText>
      </w:r>
      <w:r w:rsidR="00C73675" w:rsidRPr="00C73675">
        <w:instrText>up</w:instrText>
      </w:r>
      <w:r w:rsidR="00C73675" w:rsidRPr="009613FF">
        <w:instrText xml:space="preserve"> </w:instrText>
      </w:r>
      <w:r w:rsidR="00C73675" w:rsidRPr="00C73675">
        <w:instrText>to</w:instrText>
      </w:r>
      <w:r w:rsidR="00C73675" w:rsidRPr="009613FF">
        <w:instrText xml:space="preserve"> </w:instrText>
      </w:r>
      <w:r w:rsidR="00C73675" w:rsidRPr="00C73675">
        <w:instrText>GeV</w:instrText>
      </w:r>
      <w:r w:rsidR="00C73675" w:rsidRPr="009613FF">
        <w:instrText xml:space="preserve"> </w:instrText>
      </w:r>
      <w:r w:rsidR="00C73675" w:rsidRPr="00C73675">
        <w:instrText>in</w:instrText>
      </w:r>
      <w:r w:rsidR="00C73675" w:rsidRPr="009613FF">
        <w:instrText xml:space="preserve"> </w:instrText>
      </w:r>
      <w:r w:rsidR="00C73675" w:rsidRPr="00C73675">
        <w:instrText>a</w:instrText>
      </w:r>
      <w:r w:rsidR="00C73675" w:rsidRPr="009613FF">
        <w:instrText xml:space="preserve"> </w:instrText>
      </w:r>
      <w:r w:rsidR="00C73675" w:rsidRPr="00C73675">
        <w:instrText>case</w:instrText>
      </w:r>
      <w:r w:rsidR="00C73675" w:rsidRPr="009613FF">
        <w:instrText xml:space="preserve"> </w:instrText>
      </w:r>
      <w:r w:rsidR="00C73675" w:rsidRPr="00C73675">
        <w:instrText>of</w:instrText>
      </w:r>
      <w:r w:rsidR="00C73675" w:rsidRPr="009613FF">
        <w:instrText xml:space="preserve"> </w:instrText>
      </w:r>
      <w:r w:rsidR="00C73675" w:rsidRPr="00C73675">
        <w:instrText>an</w:instrText>
      </w:r>
      <w:r w:rsidR="00C73675" w:rsidRPr="009613FF">
        <w:instrText xml:space="preserve"> </w:instrText>
      </w:r>
      <w:r w:rsidR="00C73675" w:rsidRPr="00C73675">
        <w:instrText>electron</w:instrText>
      </w:r>
      <w:r w:rsidR="00C73675" w:rsidRPr="009613FF">
        <w:instrText xml:space="preserve">). </w:instrText>
      </w:r>
      <w:r w:rsidR="00C73675" w:rsidRPr="00C73675">
        <w:instrText>Only</w:instrText>
      </w:r>
      <w:r w:rsidR="00C73675" w:rsidRPr="009613FF">
        <w:instrText xml:space="preserve"> </w:instrText>
      </w:r>
      <w:r w:rsidR="00C73675" w:rsidRPr="00C73675">
        <w:instrText>the</w:instrText>
      </w:r>
      <w:r w:rsidR="00C73675" w:rsidRPr="009613FF">
        <w:instrText xml:space="preserve"> </w:instrText>
      </w:r>
      <w:r w:rsidR="00C73675" w:rsidRPr="00C73675">
        <w:instrText>optical</w:instrText>
      </w:r>
      <w:r w:rsidR="00C73675" w:rsidRPr="009613FF">
        <w:instrText xml:space="preserve"> </w:instrText>
      </w:r>
      <w:r w:rsidR="00C73675" w:rsidRPr="00C73675">
        <w:instrText>data</w:instrText>
      </w:r>
      <w:r w:rsidR="00C73675" w:rsidRPr="009613FF">
        <w:instrText xml:space="preserve"> </w:instrText>
      </w:r>
      <w:r w:rsidR="00C73675" w:rsidRPr="00C73675">
        <w:instrText>are</w:instrText>
      </w:r>
      <w:r w:rsidR="00C73675" w:rsidRPr="009613FF">
        <w:instrText xml:space="preserve"> </w:instrText>
      </w:r>
      <w:r w:rsidR="00C73675" w:rsidRPr="00C73675">
        <w:instrText>used</w:instrText>
      </w:r>
      <w:r w:rsidR="00C73675" w:rsidRPr="009613FF">
        <w:instrText xml:space="preserve"> </w:instrText>
      </w:r>
      <w:r w:rsidR="00C73675" w:rsidRPr="00C73675">
        <w:instrText>as</w:instrText>
      </w:r>
      <w:r w:rsidR="00C73675" w:rsidRPr="009613FF">
        <w:instrText xml:space="preserve"> </w:instrText>
      </w:r>
      <w:r w:rsidR="00C73675" w:rsidRPr="00C73675">
        <w:instrText>an</w:instrText>
      </w:r>
      <w:r w:rsidR="00C73675" w:rsidRPr="009613FF">
        <w:instrText xml:space="preserve"> </w:instrText>
      </w:r>
      <w:r w:rsidR="00C73675" w:rsidRPr="00C73675">
        <w:instrText>input</w:instrText>
      </w:r>
      <w:r w:rsidR="00C73675" w:rsidRPr="009613FF">
        <w:instrText xml:space="preserve">, </w:instrText>
      </w:r>
      <w:r w:rsidR="00C73675" w:rsidRPr="00C73675">
        <w:instrText>without</w:instrText>
      </w:r>
      <w:r w:rsidR="00C73675" w:rsidRPr="009613FF">
        <w:instrText xml:space="preserve"> </w:instrText>
      </w:r>
      <w:r w:rsidR="00C73675" w:rsidRPr="00C73675">
        <w:instrText>any</w:instrText>
      </w:r>
      <w:r w:rsidR="00C73675" w:rsidRPr="009613FF">
        <w:instrText xml:space="preserve"> </w:instrText>
      </w:r>
      <w:r w:rsidR="00C73675" w:rsidRPr="00C73675">
        <w:instrText>ad</w:instrText>
      </w:r>
      <w:r w:rsidR="00C73675" w:rsidRPr="009613FF">
        <w:instrText>-</w:instrText>
      </w:r>
      <w:r w:rsidR="00C73675" w:rsidRPr="00C73675">
        <w:instrText>hoc</w:instrText>
      </w:r>
      <w:r w:rsidR="00C73675" w:rsidRPr="009613FF">
        <w:instrText xml:space="preserve"> </w:instrText>
      </w:r>
      <w:r w:rsidR="00C73675" w:rsidRPr="00C73675">
        <w:instrText>correction</w:instrText>
      </w:r>
      <w:r w:rsidR="00C73675" w:rsidRPr="009613FF">
        <w:instrText xml:space="preserve"> </w:instrText>
      </w:r>
      <w:r w:rsidR="00C73675" w:rsidRPr="00C73675">
        <w:instrText>terms</w:instrText>
      </w:r>
      <w:r w:rsidR="00C73675" w:rsidRPr="009613FF">
        <w:instrText xml:space="preserve">, </w:instrText>
      </w:r>
      <w:r w:rsidR="00C73675" w:rsidRPr="00C73675">
        <w:instrText>splitting</w:instrText>
      </w:r>
      <w:r w:rsidR="00C73675" w:rsidRPr="009613FF">
        <w:instrText xml:space="preserve"> </w:instrText>
      </w:r>
      <w:r w:rsidR="00C73675" w:rsidRPr="00C73675">
        <w:instrText>into</w:instrText>
      </w:r>
      <w:r w:rsidR="00C73675" w:rsidRPr="009613FF">
        <w:instrText xml:space="preserve"> </w:instrText>
      </w:r>
      <w:r w:rsidR="00C73675" w:rsidRPr="00C73675">
        <w:instrText>close</w:instrText>
      </w:r>
      <w:r w:rsidR="00C73675" w:rsidRPr="009613FF">
        <w:instrText xml:space="preserve"> </w:instrText>
      </w:r>
      <w:r w:rsidR="00C73675" w:rsidRPr="00C73675">
        <w:instrText>and</w:instrText>
      </w:r>
      <w:r w:rsidR="00C73675" w:rsidRPr="009613FF">
        <w:instrText xml:space="preserve"> </w:instrText>
      </w:r>
      <w:r w:rsidR="00C73675" w:rsidRPr="00C73675">
        <w:instrText>distant</w:instrText>
      </w:r>
      <w:r w:rsidR="00C73675" w:rsidRPr="009613FF">
        <w:instrText xml:space="preserve"> </w:instrText>
      </w:r>
      <w:r w:rsidR="00C73675" w:rsidRPr="00C73675">
        <w:instrText>collisions</w:instrText>
      </w:r>
      <w:r w:rsidR="00C73675" w:rsidRPr="009613FF">
        <w:instrText xml:space="preserve">, </w:instrText>
      </w:r>
      <w:r w:rsidR="00C73675" w:rsidRPr="00C73675">
        <w:instrText>or</w:instrText>
      </w:r>
      <w:r w:rsidR="00C73675" w:rsidRPr="009613FF">
        <w:instrText xml:space="preserve"> </w:instrText>
      </w:r>
      <w:r w:rsidR="00C73675" w:rsidRPr="00C73675">
        <w:instrText>fitting</w:instrText>
      </w:r>
      <w:r w:rsidR="00C73675" w:rsidRPr="009613FF">
        <w:instrText xml:space="preserve"> </w:instrText>
      </w:r>
      <w:r w:rsidR="00C73675" w:rsidRPr="00C73675">
        <w:instrText>and</w:instrText>
      </w:r>
      <w:r w:rsidR="00C73675" w:rsidRPr="009613FF">
        <w:instrText xml:space="preserve"> </w:instrText>
      </w:r>
      <w:r w:rsidR="00C73675" w:rsidRPr="00C73675">
        <w:instrText>adjustable</w:instrText>
      </w:r>
      <w:r w:rsidR="00C73675" w:rsidRPr="009613FF">
        <w:instrText xml:space="preserve"> </w:instrText>
      </w:r>
      <w:r w:rsidR="00C73675" w:rsidRPr="00C73675">
        <w:instrText>parameters</w:instrText>
      </w:r>
      <w:r w:rsidR="00C73675" w:rsidRPr="009613FF">
        <w:instrText xml:space="preserve">. </w:instrText>
      </w:r>
      <w:r w:rsidR="00C73675" w:rsidRPr="00C73675">
        <w:instrText>We</w:instrText>
      </w:r>
      <w:r w:rsidR="00C73675" w:rsidRPr="009613FF">
        <w:instrText xml:space="preserve"> </w:instrText>
      </w:r>
      <w:r w:rsidR="00C73675" w:rsidRPr="00C73675">
        <w:instrText>demonstrate</w:instrText>
      </w:r>
      <w:r w:rsidR="00C73675" w:rsidRPr="009613FF">
        <w:instrText xml:space="preserve"> </w:instrText>
      </w:r>
      <w:r w:rsidR="00C73675" w:rsidRPr="00C73675">
        <w:instrText>that</w:instrText>
      </w:r>
      <w:r w:rsidR="00C73675" w:rsidRPr="009613FF">
        <w:instrText xml:space="preserve"> </w:instrText>
      </w:r>
      <w:r w:rsidR="00C73675" w:rsidRPr="00C73675">
        <w:instrText>the</w:instrText>
      </w:r>
      <w:r w:rsidR="00C73675" w:rsidRPr="009613FF">
        <w:instrText xml:space="preserve"> </w:instrText>
      </w:r>
      <w:r w:rsidR="00C73675" w:rsidRPr="00C73675">
        <w:instrText>derived</w:instrText>
      </w:r>
      <w:r w:rsidR="00C73675" w:rsidRPr="009613FF">
        <w:instrText xml:space="preserve"> </w:instrText>
      </w:r>
      <w:r w:rsidR="00C73675" w:rsidRPr="00C73675">
        <w:instrText>expressions</w:instrText>
      </w:r>
      <w:r w:rsidR="00C73675" w:rsidRPr="009613FF">
        <w:instrText xml:space="preserve"> </w:instrText>
      </w:r>
      <w:r w:rsidR="00C73675" w:rsidRPr="00C73675">
        <w:instrText>are</w:instrText>
      </w:r>
      <w:r w:rsidR="00C73675" w:rsidRPr="009613FF">
        <w:instrText xml:space="preserve"> </w:instrText>
      </w:r>
      <w:r w:rsidR="00C73675" w:rsidRPr="00C73675">
        <w:instrText>in</w:instrText>
      </w:r>
      <w:r w:rsidR="00C73675" w:rsidRPr="009613FF">
        <w:instrText xml:space="preserve"> </w:instrText>
      </w:r>
      <w:r w:rsidR="00C73675" w:rsidRPr="00C73675">
        <w:instrText>a</w:instrText>
      </w:r>
      <w:r w:rsidR="00C73675" w:rsidRPr="009613FF">
        <w:instrText xml:space="preserve"> </w:instrText>
      </w:r>
      <w:r w:rsidR="00C73675" w:rsidRPr="00C73675">
        <w:instrText>very</w:instrText>
      </w:r>
      <w:r w:rsidR="00C73675" w:rsidRPr="009613FF">
        <w:instrText xml:space="preserve"> </w:instrText>
      </w:r>
      <w:r w:rsidR="00C73675" w:rsidRPr="00C73675">
        <w:instrText>good</w:instrText>
      </w:r>
      <w:r w:rsidR="00C73675" w:rsidRPr="009613FF">
        <w:instrText xml:space="preserve"> </w:instrText>
      </w:r>
      <w:r w:rsidR="00C73675" w:rsidRPr="00C73675">
        <w:instrText>agreement</w:instrText>
      </w:r>
      <w:r w:rsidR="00C73675" w:rsidRPr="009613FF">
        <w:instrText xml:space="preserve"> </w:instrText>
      </w:r>
      <w:r w:rsidR="00C73675" w:rsidRPr="00C73675">
        <w:instrText>with</w:instrText>
      </w:r>
      <w:r w:rsidR="00C73675" w:rsidRPr="009613FF">
        <w:instrText xml:space="preserve"> </w:instrText>
      </w:r>
      <w:r w:rsidR="00C73675" w:rsidRPr="00C73675">
        <w:instrText>other</w:instrText>
      </w:r>
      <w:r w:rsidR="00C73675" w:rsidRPr="009613FF">
        <w:instrText xml:space="preserve"> </w:instrText>
      </w:r>
      <w:r w:rsidR="00C73675" w:rsidRPr="00C73675">
        <w:instrText>more</w:instrText>
      </w:r>
      <w:r w:rsidR="00C73675" w:rsidRPr="009613FF">
        <w:instrText xml:space="preserve"> </w:instrText>
      </w:r>
      <w:r w:rsidR="00C73675" w:rsidRPr="00C73675">
        <w:instrText>complex</w:instrText>
      </w:r>
      <w:r w:rsidR="00C73675" w:rsidRPr="009613FF">
        <w:instrText xml:space="preserve"> </w:instrText>
      </w:r>
      <w:r w:rsidR="00C73675" w:rsidRPr="00C73675">
        <w:instrText>numerical</w:instrText>
      </w:r>
      <w:r w:rsidR="00C73675" w:rsidRPr="009613FF">
        <w:instrText xml:space="preserve"> </w:instrText>
      </w:r>
      <w:r w:rsidR="00C73675" w:rsidRPr="00C73675">
        <w:instrText>models</w:instrText>
      </w:r>
      <w:r w:rsidR="00C73675" w:rsidRPr="009613FF">
        <w:instrText xml:space="preserve"> </w:instrText>
      </w:r>
      <w:r w:rsidR="00C73675" w:rsidRPr="00C73675">
        <w:instrText>and</w:instrText>
      </w:r>
      <w:r w:rsidR="00C73675" w:rsidRPr="009613FF">
        <w:instrText xml:space="preserve"> </w:instrText>
      </w:r>
      <w:r w:rsidR="00C73675" w:rsidRPr="00C73675">
        <w:instrText>experimental</w:instrText>
      </w:r>
      <w:r w:rsidR="00C73675" w:rsidRPr="009613FF">
        <w:instrText xml:space="preserve"> </w:instrText>
      </w:r>
      <w:r w:rsidR="00C73675" w:rsidRPr="00C73675">
        <w:instrText>data</w:instrText>
      </w:r>
      <w:r w:rsidR="00C73675" w:rsidRPr="009613FF">
        <w:instrText xml:space="preserve">. </w:instrText>
      </w:r>
      <w:r w:rsidR="00C73675" w:rsidRPr="00C73675">
        <w:instrText>Application</w:instrText>
      </w:r>
      <w:r w:rsidR="00C73675" w:rsidRPr="009613FF">
        <w:instrText xml:space="preserve"> </w:instrText>
      </w:r>
      <w:r w:rsidR="00C73675" w:rsidRPr="00C73675">
        <w:instrText>of</w:instrText>
      </w:r>
      <w:r w:rsidR="00C73675" w:rsidRPr="009613FF">
        <w:instrText xml:space="preserve"> </w:instrText>
      </w:r>
      <w:r w:rsidR="00C73675" w:rsidRPr="00C73675">
        <w:instrText>the</w:instrText>
      </w:r>
      <w:r w:rsidR="00C73675" w:rsidRPr="009613FF">
        <w:instrText xml:space="preserve"> </w:instrText>
      </w:r>
      <w:r w:rsidR="00C73675" w:rsidRPr="00C73675">
        <w:instrText>derived</w:instrText>
      </w:r>
      <w:r w:rsidR="00C73675" w:rsidRPr="009613FF">
        <w:instrText xml:space="preserve"> </w:instrText>
      </w:r>
      <w:r w:rsidR="00C73675" w:rsidRPr="00C73675">
        <w:instrText>formulae</w:instrText>
      </w:r>
      <w:r w:rsidR="00C73675" w:rsidRPr="009613FF">
        <w:instrText xml:space="preserve"> </w:instrText>
      </w:r>
      <w:r w:rsidR="00C73675" w:rsidRPr="00C73675">
        <w:instrText>greatly</w:instrText>
      </w:r>
      <w:r w:rsidR="00C73675" w:rsidRPr="009613FF">
        <w:instrText xml:space="preserve"> </w:instrText>
      </w:r>
      <w:r w:rsidR="00C73675" w:rsidRPr="00C73675">
        <w:instrText>saves</w:instrText>
      </w:r>
      <w:r w:rsidR="00C73675" w:rsidRPr="009613FF">
        <w:instrText xml:space="preserve"> </w:instrText>
      </w:r>
      <w:r w:rsidR="00C73675" w:rsidRPr="00C73675">
        <w:instrText>computational</w:instrText>
      </w:r>
      <w:r w:rsidR="00C73675" w:rsidRPr="009613FF">
        <w:instrText xml:space="preserve"> </w:instrText>
      </w:r>
      <w:r w:rsidR="00C73675" w:rsidRPr="00C73675">
        <w:instrText>time</w:instrText>
      </w:r>
      <w:r w:rsidR="00C73675" w:rsidRPr="009613FF">
        <w:instrText xml:space="preserve"> </w:instrText>
      </w:r>
      <w:r w:rsidR="00C73675" w:rsidRPr="00C73675">
        <w:instrText>of</w:instrText>
      </w:r>
      <w:r w:rsidR="00C73675" w:rsidRPr="009613FF">
        <w:instrText xml:space="preserve"> </w:instrText>
      </w:r>
      <w:r w:rsidR="00C73675" w:rsidRPr="00C73675">
        <w:instrText>evaluation</w:instrText>
      </w:r>
      <w:r w:rsidR="00C73675" w:rsidRPr="009613FF">
        <w:instrText xml:space="preserve"> </w:instrText>
      </w:r>
      <w:r w:rsidR="00C73675" w:rsidRPr="00C73675">
        <w:instrText>of</w:instrText>
      </w:r>
      <w:r w:rsidR="00C73675" w:rsidRPr="009613FF">
        <w:instrText xml:space="preserve"> </w:instrText>
      </w:r>
      <w:r w:rsidR="00C73675" w:rsidRPr="00C73675">
        <w:instrText>cross</w:instrText>
      </w:r>
      <w:r w:rsidR="00C73675" w:rsidRPr="009613FF">
        <w:instrText xml:space="preserve"> </w:instrText>
      </w:r>
      <w:r w:rsidR="00C73675" w:rsidRPr="00C73675">
        <w:instrText>sections</w:instrText>
      </w:r>
      <w:r w:rsidR="00C73675" w:rsidRPr="009613FF">
        <w:instrText xml:space="preserve"> </w:instrText>
      </w:r>
      <w:r w:rsidR="00C73675" w:rsidRPr="00C73675">
        <w:instrText>with</w:instrText>
      </w:r>
      <w:r w:rsidR="00C73675" w:rsidRPr="009613FF">
        <w:instrText xml:space="preserve"> </w:instrText>
      </w:r>
      <w:r w:rsidR="00C73675" w:rsidRPr="00C73675">
        <w:instrText>respect</w:instrText>
      </w:r>
      <w:r w:rsidR="00C73675" w:rsidRPr="009613FF">
        <w:instrText xml:space="preserve"> </w:instrText>
      </w:r>
      <w:r w:rsidR="00C73675" w:rsidRPr="00C73675">
        <w:instrText>to</w:instrText>
      </w:r>
      <w:r w:rsidR="00C73675" w:rsidRPr="009613FF">
        <w:instrText xml:space="preserve"> </w:instrText>
      </w:r>
      <w:r w:rsidR="00C73675" w:rsidRPr="00C73675">
        <w:instrText>the</w:instrText>
      </w:r>
      <w:r w:rsidR="00C73675" w:rsidRPr="009613FF">
        <w:instrText xml:space="preserve"> </w:instrText>
      </w:r>
      <w:r w:rsidR="00C73675" w:rsidRPr="00C73675">
        <w:instrText>numerical</w:instrText>
      </w:r>
      <w:r w:rsidR="00C73675" w:rsidRPr="009613FF">
        <w:instrText xml:space="preserve"> </w:instrText>
      </w:r>
      <w:r w:rsidR="00C73675" w:rsidRPr="00C73675">
        <w:instrText>integration</w:instrText>
      </w:r>
      <w:r w:rsidR="00C73675" w:rsidRPr="009613FF">
        <w:instrText xml:space="preserve"> </w:instrText>
      </w:r>
      <w:r w:rsidR="00C73675" w:rsidRPr="00C73675">
        <w:instrText>required</w:instrText>
      </w:r>
      <w:r w:rsidR="00C73675" w:rsidRPr="009613FF">
        <w:instrText xml:space="preserve"> </w:instrText>
      </w:r>
      <w:r w:rsidR="00C73675" w:rsidRPr="00C73675">
        <w:instrText>by</w:instrText>
      </w:r>
      <w:r w:rsidR="00C73675" w:rsidRPr="009613FF">
        <w:instrText xml:space="preserve"> </w:instrText>
      </w:r>
      <w:r w:rsidR="00C73675" w:rsidRPr="00C73675">
        <w:instrText>other</w:instrText>
      </w:r>
      <w:r w:rsidR="00C73675" w:rsidRPr="009613FF">
        <w:instrText xml:space="preserve"> </w:instrText>
      </w:r>
      <w:r w:rsidR="00C73675" w:rsidRPr="00C73675">
        <w:instrText>models</w:instrText>
      </w:r>
      <w:r w:rsidR="00C73675" w:rsidRPr="009613FF">
        <w:instrText>.","</w:instrText>
      </w:r>
      <w:r w:rsidR="00C73675" w:rsidRPr="00C73675">
        <w:instrText>author</w:instrText>
      </w:r>
      <w:r w:rsidR="00C73675" w:rsidRPr="009613FF">
        <w:instrText>":[{"</w:instrText>
      </w:r>
      <w:r w:rsidR="00C73675" w:rsidRPr="00C73675">
        <w:instrText>dropping</w:instrText>
      </w:r>
      <w:r w:rsidR="00C73675" w:rsidRPr="009613FF">
        <w:instrText>-</w:instrText>
      </w:r>
      <w:r w:rsidR="00C73675" w:rsidRPr="00C73675">
        <w:instrText>particle</w:instrText>
      </w:r>
      <w:r w:rsidR="00C73675" w:rsidRPr="009613FF">
        <w:instrText>":"","</w:instrText>
      </w:r>
      <w:r w:rsidR="00C73675" w:rsidRPr="00C73675">
        <w:instrText>family</w:instrText>
      </w:r>
      <w:r w:rsidR="00C73675" w:rsidRPr="009613FF">
        <w:instrText>":"</w:instrText>
      </w:r>
      <w:r w:rsidR="00C73675" w:rsidRPr="00C73675">
        <w:instrText>Medvedev</w:instrText>
      </w:r>
      <w:r w:rsidR="00C73675" w:rsidRPr="009613FF">
        <w:instrText>","</w:instrText>
      </w:r>
      <w:r w:rsidR="00C73675" w:rsidRPr="00C73675">
        <w:instrText>given</w:instrText>
      </w:r>
      <w:r w:rsidR="00C73675" w:rsidRPr="009613FF">
        <w:instrText>":"</w:instrText>
      </w:r>
      <w:r w:rsidR="00C73675" w:rsidRPr="00C73675">
        <w:instrText>Nikita</w:instrText>
      </w:r>
      <w:r w:rsidR="00C73675" w:rsidRPr="009613FF">
        <w:instrText>","</w:instrText>
      </w:r>
      <w:r w:rsidR="00C73675" w:rsidRPr="00C73675">
        <w:instrText>non</w:instrText>
      </w:r>
      <w:r w:rsidR="00C73675" w:rsidRPr="009613FF">
        <w:instrText>-</w:instrText>
      </w:r>
      <w:r w:rsidR="00C73675" w:rsidRPr="00C73675">
        <w:instrText>dropping</w:instrText>
      </w:r>
      <w:r w:rsidR="00C73675" w:rsidRPr="009613FF">
        <w:instrText>-</w:instrText>
      </w:r>
      <w:r w:rsidR="00C73675" w:rsidRPr="00C73675">
        <w:instrText>particle</w:instrText>
      </w:r>
      <w:r w:rsidR="00C73675" w:rsidRPr="009613FF">
        <w:instrText>":"","</w:instrText>
      </w:r>
      <w:r w:rsidR="00C73675" w:rsidRPr="00C73675">
        <w:instrText>parse</w:instrText>
      </w:r>
      <w:r w:rsidR="00C73675" w:rsidRPr="009613FF">
        <w:instrText>-</w:instrText>
      </w:r>
      <w:r w:rsidR="00C73675" w:rsidRPr="00C73675">
        <w:instrText>names</w:instrText>
      </w:r>
      <w:r w:rsidR="00C73675" w:rsidRPr="009613FF">
        <w:instrText>":</w:instrText>
      </w:r>
      <w:r w:rsidR="00C73675" w:rsidRPr="00C73675">
        <w:instrText>false</w:instrText>
      </w:r>
      <w:r w:rsidR="00C73675" w:rsidRPr="009613FF">
        <w:instrText>,"</w:instrText>
      </w:r>
      <w:r w:rsidR="00C73675" w:rsidRPr="00C73675">
        <w:instrText>suffix</w:instrText>
      </w:r>
      <w:r w:rsidR="00C73675" w:rsidRPr="009613FF">
        <w:instrText>":""},{"</w:instrText>
      </w:r>
      <w:r w:rsidR="00C73675" w:rsidRPr="00C73675">
        <w:instrText>dropping</w:instrText>
      </w:r>
      <w:r w:rsidR="00C73675" w:rsidRPr="009613FF">
        <w:instrText>-</w:instrText>
      </w:r>
      <w:r w:rsidR="00C73675" w:rsidRPr="00C73675">
        <w:instrText>particle</w:instrText>
      </w:r>
      <w:r w:rsidR="00C73675" w:rsidRPr="009613FF">
        <w:instrText>":"","</w:instrText>
      </w:r>
      <w:r w:rsidR="00C73675" w:rsidRPr="00C73675">
        <w:instrText>family</w:instrText>
      </w:r>
      <w:r w:rsidR="00C73675" w:rsidRPr="009613FF">
        <w:instrText>":"</w:instrText>
      </w:r>
      <w:r w:rsidR="00C73675" w:rsidRPr="00C73675">
        <w:instrText>Volkov</w:instrText>
      </w:r>
      <w:r w:rsidR="00C73675" w:rsidRPr="009613FF">
        <w:instrText>","</w:instrText>
      </w:r>
      <w:r w:rsidR="00C73675" w:rsidRPr="00C73675">
        <w:instrText>given</w:instrText>
      </w:r>
      <w:r w:rsidR="00C73675" w:rsidRPr="009613FF">
        <w:instrText>":"</w:instrText>
      </w:r>
      <w:r w:rsidR="00C73675" w:rsidRPr="00C73675">
        <w:instrText>Alexander</w:instrText>
      </w:r>
      <w:r w:rsidR="00C73675" w:rsidRPr="009613FF">
        <w:instrText xml:space="preserve"> </w:instrText>
      </w:r>
      <w:r w:rsidR="00C73675" w:rsidRPr="00C73675">
        <w:instrText>E</w:instrText>
      </w:r>
      <w:r w:rsidR="00C73675" w:rsidRPr="009613FF">
        <w:instrText>","</w:instrText>
      </w:r>
      <w:r w:rsidR="00C73675" w:rsidRPr="00C73675">
        <w:instrText>non</w:instrText>
      </w:r>
      <w:r w:rsidR="00C73675" w:rsidRPr="009613FF">
        <w:instrText>-</w:instrText>
      </w:r>
      <w:r w:rsidR="00C73675" w:rsidRPr="00C73675">
        <w:instrText>dropping</w:instrText>
      </w:r>
      <w:r w:rsidR="00C73675" w:rsidRPr="009613FF">
        <w:instrText>-</w:instrText>
      </w:r>
      <w:r w:rsidR="00C73675" w:rsidRPr="00C73675">
        <w:instrText>particle</w:instrText>
      </w:r>
      <w:r w:rsidR="00C73675" w:rsidRPr="009613FF">
        <w:instrText>":"","</w:instrText>
      </w:r>
      <w:r w:rsidR="00C73675" w:rsidRPr="00C73675">
        <w:instrText>parse</w:instrText>
      </w:r>
      <w:r w:rsidR="00C73675" w:rsidRPr="009613FF">
        <w:instrText>-</w:instrText>
      </w:r>
      <w:r w:rsidR="00C73675" w:rsidRPr="00C73675">
        <w:instrText>names</w:instrText>
      </w:r>
      <w:r w:rsidR="00C73675" w:rsidRPr="009613FF">
        <w:instrText>":</w:instrText>
      </w:r>
      <w:r w:rsidR="00C73675" w:rsidRPr="00C73675">
        <w:instrText>false</w:instrText>
      </w:r>
      <w:r w:rsidR="00C73675" w:rsidRPr="009613FF">
        <w:instrText>,"</w:instrText>
      </w:r>
      <w:r w:rsidR="00C73675" w:rsidRPr="00C73675">
        <w:instrText>suffix</w:instrText>
      </w:r>
      <w:r w:rsidR="00C73675" w:rsidRPr="009613FF">
        <w:instrText>":""}],"</w:instrText>
      </w:r>
      <w:r w:rsidR="00C73675" w:rsidRPr="00C73675">
        <w:instrText>container</w:instrText>
      </w:r>
      <w:r w:rsidR="00C73675" w:rsidRPr="009613FF">
        <w:instrText>-</w:instrText>
      </w:r>
      <w:r w:rsidR="00C73675" w:rsidRPr="00C73675">
        <w:instrText>title</w:instrText>
      </w:r>
      <w:r w:rsidR="00C73675" w:rsidRPr="009613FF">
        <w:instrText>":"</w:instrText>
      </w:r>
      <w:r w:rsidR="00C73675" w:rsidRPr="00C73675">
        <w:instrText>Journal</w:instrText>
      </w:r>
      <w:r w:rsidR="00C73675" w:rsidRPr="009613FF">
        <w:instrText xml:space="preserve"> </w:instrText>
      </w:r>
      <w:r w:rsidR="00C73675" w:rsidRPr="00C73675">
        <w:instrText>of</w:instrText>
      </w:r>
      <w:r w:rsidR="00C73675" w:rsidRPr="009613FF">
        <w:instrText xml:space="preserve"> </w:instrText>
      </w:r>
      <w:r w:rsidR="00C73675" w:rsidRPr="00C73675">
        <w:instrText>Physics</w:instrText>
      </w:r>
      <w:r w:rsidR="00C73675" w:rsidRPr="009613FF">
        <w:instrText xml:space="preserve"> </w:instrText>
      </w:r>
      <w:r w:rsidR="00C73675" w:rsidRPr="00C73675">
        <w:instrText>D</w:instrText>
      </w:r>
      <w:r w:rsidR="00C73675" w:rsidRPr="009613FF">
        <w:instrText xml:space="preserve">: </w:instrText>
      </w:r>
      <w:r w:rsidR="00C73675" w:rsidRPr="00C73675">
        <w:instrText>Applied</w:instrText>
      </w:r>
      <w:r w:rsidR="00C73675" w:rsidRPr="009613FF">
        <w:instrText xml:space="preserve"> </w:instrText>
      </w:r>
      <w:r w:rsidR="00C73675" w:rsidRPr="00C73675">
        <w:instrText>Physics</w:instrText>
      </w:r>
      <w:r w:rsidR="00C73675" w:rsidRPr="009613FF">
        <w:instrText>","</w:instrText>
      </w:r>
      <w:r w:rsidR="00C73675" w:rsidRPr="00C73675">
        <w:instrText>id</w:instrText>
      </w:r>
      <w:r w:rsidR="00C73675" w:rsidRPr="009613FF">
        <w:instrText>":"</w:instrText>
      </w:r>
      <w:r w:rsidR="00C73675" w:rsidRPr="00C73675">
        <w:instrText>ITEM</w:instrText>
      </w:r>
      <w:r w:rsidR="00C73675" w:rsidRPr="009613FF">
        <w:instrText>-1","</w:instrText>
      </w:r>
      <w:r w:rsidR="00C73675" w:rsidRPr="00C73675">
        <w:instrText>issue</w:instrText>
      </w:r>
      <w:r w:rsidR="00C73675" w:rsidRPr="009613FF">
        <w:instrText>":"23","</w:instrText>
      </w:r>
      <w:r w:rsidR="00C73675" w:rsidRPr="00C73675">
        <w:instrText>issued</w:instrText>
      </w:r>
      <w:r w:rsidR="00C73675" w:rsidRPr="009613FF">
        <w:instrText>":{"</w:instrText>
      </w:r>
      <w:r w:rsidR="00C73675" w:rsidRPr="00C73675">
        <w:instrText>date</w:instrText>
      </w:r>
      <w:r w:rsidR="00C73675" w:rsidRPr="009613FF">
        <w:instrText>-</w:instrText>
      </w:r>
      <w:r w:rsidR="00C73675" w:rsidRPr="00C73675">
        <w:instrText>parts</w:instrText>
      </w:r>
      <w:r w:rsidR="00C73675" w:rsidRPr="009613FF">
        <w:instrText>":[["2020","3"]]},"</w:instrText>
      </w:r>
      <w:r w:rsidR="00C73675" w:rsidRPr="00C73675">
        <w:instrText>page</w:instrText>
      </w:r>
      <w:r w:rsidR="00C73675" w:rsidRPr="009613FF">
        <w:instrText>":"235302","</w:instrText>
      </w:r>
      <w:r w:rsidR="00C73675" w:rsidRPr="00C73675">
        <w:instrText>publisher</w:instrText>
      </w:r>
      <w:r w:rsidR="00C73675" w:rsidRPr="009613FF">
        <w:instrText>":"</w:instrText>
      </w:r>
      <w:r w:rsidR="00C73675" w:rsidRPr="00C73675">
        <w:instrText>IOP</w:instrText>
      </w:r>
      <w:r w:rsidR="00C73675" w:rsidRPr="009613FF">
        <w:instrText xml:space="preserve"> </w:instrText>
      </w:r>
      <w:r w:rsidR="00C73675" w:rsidRPr="00C73675">
        <w:instrText>Publishing</w:instrText>
      </w:r>
      <w:r w:rsidR="00C73675" w:rsidRPr="009613FF">
        <w:instrText>","</w:instrText>
      </w:r>
      <w:r w:rsidR="00C73675" w:rsidRPr="00C73675">
        <w:instrText>title</w:instrText>
      </w:r>
      <w:r w:rsidR="00C73675" w:rsidRPr="009613FF">
        <w:instrText>":"</w:instrText>
      </w:r>
      <w:r w:rsidR="00C73675" w:rsidRPr="00C73675">
        <w:instrText>Analytically</w:instrText>
      </w:r>
      <w:r w:rsidR="00C73675" w:rsidRPr="009613FF">
        <w:instrText xml:space="preserve"> </w:instrText>
      </w:r>
      <w:r w:rsidR="00C73675" w:rsidRPr="00C73675">
        <w:instrText>solvable</w:instrText>
      </w:r>
      <w:r w:rsidR="00C73675" w:rsidRPr="009613FF">
        <w:instrText xml:space="preserve"> </w:instrText>
      </w:r>
      <w:r w:rsidR="00C73675" w:rsidRPr="00C73675">
        <w:instrText>model</w:instrText>
      </w:r>
      <w:r w:rsidR="00C73675" w:rsidRPr="009613FF">
        <w:instrText xml:space="preserve"> </w:instrText>
      </w:r>
      <w:r w:rsidR="00C73675" w:rsidRPr="00C73675">
        <w:instrText>of</w:instrText>
      </w:r>
      <w:r w:rsidR="00C73675" w:rsidRPr="009613FF">
        <w:instrText xml:space="preserve"> </w:instrText>
      </w:r>
      <w:r w:rsidR="00C73675" w:rsidRPr="00C73675">
        <w:instrText>scattering</w:instrText>
      </w:r>
      <w:r w:rsidR="00C73675" w:rsidRPr="009613FF">
        <w:instrText xml:space="preserve"> </w:instrText>
      </w:r>
      <w:r w:rsidR="00C73675" w:rsidRPr="00C73675">
        <w:instrText>of</w:instrText>
      </w:r>
      <w:r w:rsidR="00C73675" w:rsidRPr="009613FF">
        <w:instrText xml:space="preserve"> </w:instrText>
      </w:r>
      <w:r w:rsidR="00C73675" w:rsidRPr="00C73675">
        <w:instrText>relativistic</w:instrText>
      </w:r>
      <w:r w:rsidR="00C73675" w:rsidRPr="009613FF">
        <w:instrText xml:space="preserve"> </w:instrText>
      </w:r>
      <w:r w:rsidR="00C73675" w:rsidRPr="00C73675">
        <w:instrText>charged</w:instrText>
      </w:r>
      <w:r w:rsidR="00C73675" w:rsidRPr="009613FF">
        <w:instrText xml:space="preserve"> </w:instrText>
      </w:r>
      <w:r w:rsidR="00C73675" w:rsidRPr="00C73675">
        <w:instrText>particles</w:instrText>
      </w:r>
      <w:r w:rsidR="00C73675" w:rsidRPr="009613FF">
        <w:instrText xml:space="preserve"> </w:instrText>
      </w:r>
      <w:r w:rsidR="00C73675" w:rsidRPr="00C73675">
        <w:instrText>in</w:instrText>
      </w:r>
      <w:r w:rsidR="00C73675" w:rsidRPr="009613FF">
        <w:instrText xml:space="preserve"> </w:instrText>
      </w:r>
      <w:r w:rsidR="00C73675" w:rsidRPr="00C73675">
        <w:instrText>solids</w:instrText>
      </w:r>
      <w:r w:rsidR="00C73675" w:rsidRPr="009613FF">
        <w:instrText>","</w:instrText>
      </w:r>
      <w:r w:rsidR="00C73675" w:rsidRPr="00C73675">
        <w:instrText>type</w:instrText>
      </w:r>
      <w:r w:rsidR="00C73675" w:rsidRPr="009613FF">
        <w:instrText>":"</w:instrText>
      </w:r>
      <w:r w:rsidR="00C73675" w:rsidRPr="00C73675">
        <w:instrText>article</w:instrText>
      </w:r>
      <w:r w:rsidR="00C73675" w:rsidRPr="009613FF">
        <w:instrText>-</w:instrText>
      </w:r>
      <w:r w:rsidR="00C73675" w:rsidRPr="00C73675">
        <w:instrText>journal</w:instrText>
      </w:r>
      <w:r w:rsidR="00C73675" w:rsidRPr="009613FF">
        <w:instrText>","</w:instrText>
      </w:r>
      <w:r w:rsidR="00C73675" w:rsidRPr="00C73675">
        <w:instrText>volume</w:instrText>
      </w:r>
      <w:r w:rsidR="00C73675" w:rsidRPr="009613FF">
        <w:instrText>":"53"},"</w:instrText>
      </w:r>
      <w:r w:rsidR="00C73675" w:rsidRPr="00C73675">
        <w:instrText>uris</w:instrText>
      </w:r>
      <w:r w:rsidR="00C73675" w:rsidRPr="009613FF">
        <w:instrText>":["</w:instrText>
      </w:r>
      <w:r w:rsidR="00C73675" w:rsidRPr="00C73675">
        <w:instrText>http</w:instrText>
      </w:r>
      <w:r w:rsidR="00C73675" w:rsidRPr="009613FF">
        <w:instrText>://</w:instrText>
      </w:r>
      <w:r w:rsidR="00C73675" w:rsidRPr="00C73675">
        <w:instrText>www</w:instrText>
      </w:r>
      <w:r w:rsidR="00C73675" w:rsidRPr="009613FF">
        <w:instrText>.</w:instrText>
      </w:r>
      <w:r w:rsidR="00C73675" w:rsidRPr="00C73675">
        <w:instrText>mendeley</w:instrText>
      </w:r>
      <w:r w:rsidR="00C73675" w:rsidRPr="009613FF">
        <w:instrText>.</w:instrText>
      </w:r>
      <w:r w:rsidR="00C73675" w:rsidRPr="00C73675">
        <w:instrText>com</w:instrText>
      </w:r>
      <w:r w:rsidR="00C73675" w:rsidRPr="009613FF">
        <w:instrText>/</w:instrText>
      </w:r>
      <w:r w:rsidR="00C73675" w:rsidRPr="00C73675">
        <w:instrText>documents</w:instrText>
      </w:r>
      <w:r w:rsidR="00C73675" w:rsidRPr="009613FF">
        <w:instrText>/?</w:instrText>
      </w:r>
      <w:r w:rsidR="00C73675" w:rsidRPr="00C73675">
        <w:instrText>uuid</w:instrText>
      </w:r>
      <w:r w:rsidR="00C73675" w:rsidRPr="009613FF">
        <w:instrText>=</w:instrText>
      </w:r>
      <w:r w:rsidR="00C73675" w:rsidRPr="00C73675">
        <w:instrText>a</w:instrText>
      </w:r>
      <w:r w:rsidR="00C73675" w:rsidRPr="009613FF">
        <w:instrText>927</w:instrText>
      </w:r>
      <w:r w:rsidR="00C73675" w:rsidRPr="00C73675">
        <w:instrText>cc</w:instrText>
      </w:r>
      <w:r w:rsidR="00C73675" w:rsidRPr="009613FF">
        <w:instrText>47-</w:instrText>
      </w:r>
      <w:r w:rsidR="00C73675" w:rsidRPr="00C73675">
        <w:instrText>dfec</w:instrText>
      </w:r>
      <w:r w:rsidR="00C73675" w:rsidRPr="009613FF">
        <w:instrText>-4</w:instrText>
      </w:r>
      <w:r w:rsidR="00C73675" w:rsidRPr="00C73675">
        <w:instrText>a</w:instrText>
      </w:r>
      <w:r w:rsidR="00C73675" w:rsidRPr="009613FF">
        <w:instrText>52-</w:instrText>
      </w:r>
      <w:r w:rsidR="00C73675" w:rsidRPr="00C73675">
        <w:instrText>a</w:instrText>
      </w:r>
      <w:r w:rsidR="00C73675" w:rsidRPr="009613FF">
        <w:instrText>8</w:instrText>
      </w:r>
      <w:r w:rsidR="00C73675" w:rsidRPr="00C73675">
        <w:instrText>f</w:instrText>
      </w:r>
      <w:r w:rsidR="00C73675" w:rsidRPr="009613FF">
        <w:instrText>9-452</w:instrText>
      </w:r>
      <w:r w:rsidR="00C73675" w:rsidRPr="00C73675">
        <w:instrText>bdd</w:instrText>
      </w:r>
      <w:r w:rsidR="00C73675" w:rsidRPr="009613FF">
        <w:instrText>6</w:instrText>
      </w:r>
      <w:r w:rsidR="00C73675" w:rsidRPr="00C73675">
        <w:instrText>b</w:instrText>
      </w:r>
      <w:r w:rsidR="00C73675" w:rsidRPr="009613FF">
        <w:instrText>9</w:instrText>
      </w:r>
      <w:r w:rsidR="00C73675" w:rsidRPr="00C73675">
        <w:instrText>db</w:instrText>
      </w:r>
      <w:r w:rsidR="00C73675" w:rsidRPr="009613FF">
        <w:instrText>5"]}],"</w:instrText>
      </w:r>
      <w:r w:rsidR="00C73675" w:rsidRPr="00C73675">
        <w:instrText>mendeley</w:instrText>
      </w:r>
      <w:r w:rsidR="00C73675" w:rsidRPr="009613FF">
        <w:instrText>":{"</w:instrText>
      </w:r>
      <w:r w:rsidR="00C73675" w:rsidRPr="00C73675">
        <w:instrText>formattedCitation</w:instrText>
      </w:r>
      <w:r w:rsidR="00C73675" w:rsidRPr="009613FF">
        <w:instrText>":"</w:instrText>
      </w:r>
      <w:r w:rsidR="00C73675" w:rsidRPr="00C73675">
        <w:instrText> </w:instrText>
      </w:r>
      <w:r w:rsidR="00C73675" w:rsidRPr="009613FF">
        <w:instrText>[5]","</w:instrText>
      </w:r>
      <w:r w:rsidR="00C73675" w:rsidRPr="00C73675">
        <w:instrText>plainTextFormattedCitation</w:instrText>
      </w:r>
      <w:r w:rsidR="00C73675" w:rsidRPr="009613FF">
        <w:instrText>":"</w:instrText>
      </w:r>
      <w:r w:rsidR="00C73675" w:rsidRPr="00C73675">
        <w:instrText> </w:instrText>
      </w:r>
      <w:r w:rsidR="00C73675" w:rsidRPr="009613FF">
        <w:instrText>[5]","</w:instrText>
      </w:r>
      <w:r w:rsidR="00C73675" w:rsidRPr="00C73675">
        <w:instrText>previouslyFormattedCitation</w:instrText>
      </w:r>
      <w:r w:rsidR="00C73675" w:rsidRPr="009613FF">
        <w:instrText>":"</w:instrText>
      </w:r>
      <w:r w:rsidR="00C73675" w:rsidRPr="00C73675">
        <w:instrText> </w:instrText>
      </w:r>
      <w:r w:rsidR="00C73675" w:rsidRPr="009613FF">
        <w:instrText>[5]"},"</w:instrText>
      </w:r>
      <w:r w:rsidR="00C73675" w:rsidRPr="00C73675">
        <w:instrText>properties</w:instrText>
      </w:r>
      <w:r w:rsidR="00C73675" w:rsidRPr="009613FF">
        <w:instrText>":{"</w:instrText>
      </w:r>
      <w:r w:rsidR="00C73675" w:rsidRPr="00C73675">
        <w:instrText>noteIndex</w:instrText>
      </w:r>
      <w:r w:rsidR="00C73675" w:rsidRPr="009613FF">
        <w:instrText>":0},"</w:instrText>
      </w:r>
      <w:r w:rsidR="00C73675" w:rsidRPr="00C73675">
        <w:instrText>schema</w:instrText>
      </w:r>
      <w:r w:rsidR="00C73675" w:rsidRPr="009613FF">
        <w:instrText>":"</w:instrText>
      </w:r>
      <w:r w:rsidR="00C73675" w:rsidRPr="00C73675">
        <w:instrText>https</w:instrText>
      </w:r>
      <w:r w:rsidR="00C73675" w:rsidRPr="009613FF">
        <w:instrText>://</w:instrText>
      </w:r>
      <w:r w:rsidR="00C73675" w:rsidRPr="00C73675">
        <w:instrText>github</w:instrText>
      </w:r>
      <w:r w:rsidR="00C73675" w:rsidRPr="009613FF">
        <w:instrText>.</w:instrText>
      </w:r>
      <w:r w:rsidR="00C73675" w:rsidRPr="00C73675">
        <w:instrText>com</w:instrText>
      </w:r>
      <w:r w:rsidR="00C73675" w:rsidRPr="009613FF">
        <w:instrText>/</w:instrText>
      </w:r>
      <w:r w:rsidR="00C73675" w:rsidRPr="00C73675">
        <w:instrText>citation</w:instrText>
      </w:r>
      <w:r w:rsidR="00C73675" w:rsidRPr="009613FF">
        <w:instrText>-</w:instrText>
      </w:r>
      <w:r w:rsidR="00C73675" w:rsidRPr="00C73675">
        <w:instrText>style</w:instrText>
      </w:r>
      <w:r w:rsidR="00C73675" w:rsidRPr="009613FF">
        <w:instrText>-</w:instrText>
      </w:r>
      <w:r w:rsidR="00C73675" w:rsidRPr="00C73675">
        <w:instrText>language</w:instrText>
      </w:r>
      <w:r w:rsidR="00C73675" w:rsidRPr="009613FF">
        <w:instrText>/</w:instrText>
      </w:r>
      <w:r w:rsidR="00C73675" w:rsidRPr="00C73675">
        <w:instrText>schema</w:instrText>
      </w:r>
      <w:r w:rsidR="00C73675" w:rsidRPr="009613FF">
        <w:instrText>/</w:instrText>
      </w:r>
      <w:r w:rsidR="00C73675" w:rsidRPr="00C73675">
        <w:instrText>raw</w:instrText>
      </w:r>
      <w:r w:rsidR="00C73675" w:rsidRPr="009613FF">
        <w:instrText>/</w:instrText>
      </w:r>
      <w:r w:rsidR="00C73675" w:rsidRPr="00C73675">
        <w:instrText>master</w:instrText>
      </w:r>
      <w:r w:rsidR="00C73675" w:rsidRPr="009613FF">
        <w:instrText>/</w:instrText>
      </w:r>
      <w:r w:rsidR="00C73675" w:rsidRPr="00C73675">
        <w:instrText>csl</w:instrText>
      </w:r>
      <w:r w:rsidR="00C73675" w:rsidRPr="009613FF">
        <w:instrText>-</w:instrText>
      </w:r>
      <w:r w:rsidR="00C73675" w:rsidRPr="00C73675">
        <w:instrText>citation</w:instrText>
      </w:r>
      <w:r w:rsidR="00C73675" w:rsidRPr="009613FF">
        <w:instrText>.</w:instrText>
      </w:r>
      <w:r w:rsidR="00C73675" w:rsidRPr="00C73675">
        <w:instrText>json</w:instrText>
      </w:r>
      <w:r w:rsidR="00C73675" w:rsidRPr="009613FF">
        <w:instrText>"}</w:instrText>
      </w:r>
      <w:r w:rsidRPr="00804004">
        <w:rPr>
          <w:lang w:val="ru-RU"/>
        </w:rPr>
        <w:fldChar w:fldCharType="separate"/>
      </w:r>
      <w:r w:rsidR="00C73675" w:rsidRPr="00C73675">
        <w:rPr>
          <w:noProof/>
        </w:rPr>
        <w:t> [5]</w:t>
      </w:r>
      <w:r w:rsidRPr="00804004">
        <w:rPr>
          <w:lang w:val="ru-RU"/>
        </w:rPr>
        <w:fldChar w:fldCharType="end"/>
      </w:r>
      <w:r w:rsidRPr="00647AA8">
        <w:t>.</w:t>
      </w:r>
    </w:p>
    <w:p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C73675">
        <w:instrText>ADDIN CSL_CITATION {"citationItems":[{"id":"ITEM-1","itemData":{"DOI":"10.1007/978-1-4613-1059-4","ISBN":"978-1-4612-8314-0","edit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C73675">
        <w:rPr>
          <w:i/>
        </w:rPr>
        <w:instrText>ADDIN CSL_CITATION {"citationItems":[{"id":"ITEM-1","itemData":{"DOI":"10.1007/978-1-4613-1059-4","ISBN":"978-1-4612-8314-0","edit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rsidR="008547F3" w:rsidRPr="008547F3" w:rsidRDefault="008547F3" w:rsidP="00C831AC">
      <w:pPr>
        <w:pStyle w:val="Heading3"/>
        <w:numPr>
          <w:ilvl w:val="0"/>
          <w:numId w:val="11"/>
        </w:numPr>
      </w:pPr>
      <w:bookmarkStart w:id="4" w:name="_Toc93747193"/>
      <w:r w:rsidRPr="008547F3">
        <w:t>Photons</w:t>
      </w:r>
      <w:bookmarkEnd w:id="4"/>
    </w:p>
    <w:p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rsidR="008547F3" w:rsidRPr="008547F3" w:rsidRDefault="008547F3" w:rsidP="00C831AC">
      <w:pPr>
        <w:pStyle w:val="Heading3"/>
        <w:numPr>
          <w:ilvl w:val="0"/>
          <w:numId w:val="11"/>
        </w:numPr>
      </w:pPr>
      <w:bookmarkStart w:id="5" w:name="_Toc93747194"/>
      <w:r w:rsidRPr="008547F3">
        <w:t>Positrons</w:t>
      </w:r>
      <w:bookmarkEnd w:id="5"/>
    </w:p>
    <w:p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rsidR="0025000B" w:rsidRPr="00DA777A" w:rsidRDefault="0025000B" w:rsidP="00F87CE8">
      <w:pPr>
        <w:pStyle w:val="ListParagraph"/>
        <w:rPr>
          <w:i/>
          <w:lang w:val="ru-RU"/>
        </w:rPr>
      </w:pPr>
      <w:r>
        <w:rPr>
          <w:lang w:val="ru-RU"/>
        </w:rPr>
        <w:lastRenderedPageBreak/>
        <w:t>Б</w:t>
      </w:r>
      <w:r w:rsidRPr="00DA777A">
        <w:rPr>
          <w:lang w:val="ru-RU"/>
        </w:rPr>
        <w:t xml:space="preserve">) </w:t>
      </w:r>
      <w:r w:rsidRPr="008547F3">
        <w:t>RBEB</w:t>
      </w:r>
      <w:r w:rsidRPr="00DA777A">
        <w:rPr>
          <w:lang w:val="ru-RU"/>
        </w:rPr>
        <w:t xml:space="preserve"> </w:t>
      </w:r>
      <w:r w:rsidRPr="008547F3">
        <w:t>cross</w:t>
      </w:r>
      <w:r w:rsidRPr="00DA777A">
        <w:rPr>
          <w:lang w:val="ru-RU"/>
        </w:rPr>
        <w:t xml:space="preserve"> </w:t>
      </w:r>
      <w:r w:rsidRPr="008547F3">
        <w:t>section</w:t>
      </w:r>
      <w:r w:rsidRPr="00DA777A">
        <w:rPr>
          <w:lang w:val="ru-RU"/>
        </w:rPr>
        <w:t xml:space="preserve"> – </w:t>
      </w:r>
      <w:r w:rsidRPr="008547F3">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Pr="008547F3">
        <w:fldChar w:fldCharType="separate"/>
      </w:r>
      <w:r w:rsidR="00C73675" w:rsidRPr="00C73675">
        <w:rPr>
          <w:noProof/>
        </w:rPr>
        <w:t> </w:t>
      </w:r>
      <w:r w:rsidR="00C73675" w:rsidRPr="00DA777A">
        <w:rPr>
          <w:noProof/>
          <w:lang w:val="ru-RU"/>
        </w:rPr>
        <w:t>[8]</w:t>
      </w:r>
      <w:r w:rsidRPr="008547F3">
        <w:fldChar w:fldCharType="end"/>
      </w:r>
      <w:r w:rsidRPr="00DA777A">
        <w:rPr>
          <w:lang w:val="ru-RU"/>
        </w:rPr>
        <w:t xml:space="preserve"> </w:t>
      </w:r>
      <w:r w:rsidRPr="008547F3">
        <w:t>Eq</w:t>
      </w:r>
      <w:r w:rsidRPr="00DA777A">
        <w:rPr>
          <w:lang w:val="ru-RU"/>
        </w:rPr>
        <w:t xml:space="preserve">.(22) </w:t>
      </w:r>
      <w:r w:rsidRPr="00DA777A">
        <w:rPr>
          <w:i/>
          <w:lang w:val="ru-RU"/>
        </w:rPr>
        <w:t>(</w:t>
      </w:r>
      <w:r w:rsidRPr="00804004">
        <w:rPr>
          <w:i/>
          <w:lang w:val="ru-RU"/>
        </w:rPr>
        <w:t>Не</w:t>
      </w:r>
      <w:r w:rsidRPr="00DA777A">
        <w:rPr>
          <w:i/>
          <w:lang w:val="ru-RU"/>
        </w:rPr>
        <w:t xml:space="preserve"> </w:t>
      </w:r>
      <w:r w:rsidRPr="00804004">
        <w:rPr>
          <w:i/>
          <w:lang w:val="ru-RU"/>
        </w:rPr>
        <w:t>закончена</w:t>
      </w:r>
      <w:r w:rsidRPr="00DA777A">
        <w:rPr>
          <w:i/>
          <w:lang w:val="ru-RU"/>
        </w:rPr>
        <w:t>)</w:t>
      </w:r>
    </w:p>
    <w:p w:rsidR="0025000B" w:rsidRDefault="0025000B" w:rsidP="00F87CE8">
      <w:pPr>
        <w:pStyle w:val="ListParagraph"/>
        <w:rPr>
          <w:i/>
          <w:lang w:val="ru-RU"/>
        </w:rPr>
      </w:pPr>
      <w:r>
        <w:rPr>
          <w:lang w:val="ru-RU"/>
        </w:rPr>
        <w:t xml:space="preserve">В) однопюсная дельта-функционая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C73675">
        <w:instrText>ADDIN CSL_CITATION {"citationItems":[{"id":"ITEM-1","itemData":{"DOI":"10.1007/978-1-4613-1059-4","ISBN":"978-1-4612-8314-0","edit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rsidR="00370E1B" w:rsidRPr="000606D4" w:rsidRDefault="00370E1B" w:rsidP="00C831AC">
      <w:pPr>
        <w:pStyle w:val="Heading3"/>
        <w:numPr>
          <w:ilvl w:val="0"/>
          <w:numId w:val="11"/>
        </w:numPr>
      </w:pPr>
      <w:bookmarkStart w:id="6" w:name="_Toc93747195"/>
      <w:r w:rsidRPr="000606D4">
        <w:t>Holes</w:t>
      </w:r>
      <w:bookmarkEnd w:id="6"/>
    </w:p>
    <w:p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rsidR="006E1FA2" w:rsidRPr="000606D4" w:rsidRDefault="006E1FA2" w:rsidP="00F87CE8">
      <w:pPr>
        <w:pStyle w:val="ListParagraph"/>
        <w:rPr>
          <w:lang w:val="ru-RU"/>
        </w:rPr>
      </w:pPr>
      <w:r w:rsidRPr="000606D4">
        <w:rPr>
          <w:lang w:val="ru-RU"/>
        </w:rPr>
        <w:t>Упругие рассеяния:</w:t>
      </w:r>
    </w:p>
    <w:p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rsidR="006E1FA2" w:rsidRPr="000606D4" w:rsidRDefault="006E1FA2" w:rsidP="00F87CE8">
      <w:pPr>
        <w:pStyle w:val="ListParagraph"/>
        <w:rPr>
          <w:lang w:val="ru-RU"/>
        </w:rPr>
      </w:pPr>
      <w:r w:rsidRPr="000606D4">
        <w:rPr>
          <w:lang w:val="ru-RU"/>
        </w:rPr>
        <w:t>Неупругие рассеяния:</w:t>
      </w:r>
    </w:p>
    <w:p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rsidR="006E1FA2" w:rsidRPr="00DA777A" w:rsidRDefault="006E1FA2" w:rsidP="00F87CE8">
      <w:pPr>
        <w:pStyle w:val="ListParagraph"/>
        <w:rPr>
          <w:i/>
          <w:lang w:val="ru-RU"/>
        </w:rPr>
      </w:pPr>
      <w:r w:rsidRPr="000606D4">
        <w:rPr>
          <w:lang w:val="ru-RU"/>
        </w:rPr>
        <w:t>Б</w:t>
      </w:r>
      <w:r w:rsidRPr="00DA777A">
        <w:rPr>
          <w:lang w:val="ru-RU"/>
        </w:rPr>
        <w:t xml:space="preserve">) </w:t>
      </w:r>
      <w:r w:rsidRPr="000606D4">
        <w:t>RBEB</w:t>
      </w:r>
      <w:r w:rsidRPr="00DA777A">
        <w:rPr>
          <w:lang w:val="ru-RU"/>
        </w:rPr>
        <w:t xml:space="preserve"> </w:t>
      </w:r>
      <w:r w:rsidRPr="000606D4">
        <w:t>cross</w:t>
      </w:r>
      <w:r w:rsidRPr="00DA777A">
        <w:rPr>
          <w:lang w:val="ru-RU"/>
        </w:rPr>
        <w:t xml:space="preserve"> </w:t>
      </w:r>
      <w:r w:rsidRPr="000606D4">
        <w:t>section</w:t>
      </w:r>
      <w:r w:rsidRPr="00DA777A">
        <w:rPr>
          <w:lang w:val="ru-RU"/>
        </w:rPr>
        <w:t xml:space="preserve"> – </w:t>
      </w:r>
      <w:r w:rsidRPr="000606D4">
        <w:fldChar w:fldCharType="begin" w:fldLock="1"/>
      </w:r>
      <w:r w:rsidR="00C73675">
        <w:instrText>ADDIN</w:instrText>
      </w:r>
      <w:r w:rsidR="00C73675" w:rsidRPr="00DA777A">
        <w:rPr>
          <w:lang w:val="ru-RU"/>
        </w:rPr>
        <w:instrText xml:space="preserve"> </w:instrText>
      </w:r>
      <w:r w:rsidR="00C73675">
        <w:instrText>CSL</w:instrText>
      </w:r>
      <w:r w:rsidR="00C73675" w:rsidRPr="00DA777A">
        <w:rPr>
          <w:lang w:val="ru-RU"/>
        </w:rPr>
        <w:instrText>_</w:instrText>
      </w:r>
      <w:r w:rsidR="00C73675">
        <w:instrText>CITATION</w:instrText>
      </w:r>
      <w:r w:rsidR="00C73675" w:rsidRPr="00DA777A">
        <w:rPr>
          <w:lang w:val="ru-RU"/>
        </w:rPr>
        <w:instrText xml:space="preserve"> {"</w:instrText>
      </w:r>
      <w:r w:rsidR="00C73675">
        <w:instrText>citationItems</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temData</w:instrText>
      </w:r>
      <w:r w:rsidR="00C73675" w:rsidRPr="00DA777A">
        <w:rPr>
          <w:lang w:val="ru-RU"/>
        </w:rPr>
        <w:instrText>":{"</w:instrText>
      </w:r>
      <w:r w:rsidR="00C73675">
        <w:instrText>DOI</w:instrText>
      </w:r>
      <w:r w:rsidR="00C73675" w:rsidRPr="00DA777A">
        <w:rPr>
          <w:lang w:val="ru-RU"/>
        </w:rPr>
        <w:instrText>":"10.1103/</w:instrText>
      </w:r>
      <w:r w:rsidR="00C73675">
        <w:instrText>PhysRevA</w:instrText>
      </w:r>
      <w:r w:rsidR="00C73675" w:rsidRPr="00DA777A">
        <w:rPr>
          <w:lang w:val="ru-RU"/>
        </w:rPr>
        <w:instrText>.62.052710","</w:instrText>
      </w:r>
      <w:r w:rsidR="00C73675">
        <w:instrText>ISSN</w:instrText>
      </w:r>
      <w:r w:rsidR="00C73675" w:rsidRPr="00DA777A">
        <w:rPr>
          <w:lang w:val="ru-RU"/>
        </w:rPr>
        <w:instrText>":"1050-2947","</w:instrText>
      </w:r>
      <w:r w:rsidR="00C73675">
        <w:instrText>author</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Kim</w:instrText>
      </w:r>
      <w:r w:rsidR="00C73675" w:rsidRPr="00DA777A">
        <w:rPr>
          <w:lang w:val="ru-RU"/>
        </w:rPr>
        <w:instrText>","</w:instrText>
      </w:r>
      <w:r w:rsidR="00C73675">
        <w:instrText>given</w:instrText>
      </w:r>
      <w:r w:rsidR="00C73675" w:rsidRPr="00DA777A">
        <w:rPr>
          <w:lang w:val="ru-RU"/>
        </w:rPr>
        <w:instrText>":"</w:instrText>
      </w:r>
      <w:r w:rsidR="00C73675">
        <w:instrText>Yong</w:instrText>
      </w:r>
      <w:r w:rsidR="00C73675" w:rsidRPr="00DA777A">
        <w:rPr>
          <w:lang w:val="ru-RU"/>
        </w:rPr>
        <w:instrText>-</w:instrText>
      </w:r>
      <w:r w:rsidR="00C73675">
        <w:instrText>Ki</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Santos</w:instrText>
      </w:r>
      <w:r w:rsidR="00C73675" w:rsidRPr="00DA777A">
        <w:rPr>
          <w:lang w:val="ru-RU"/>
        </w:rPr>
        <w:instrText>","</w:instrText>
      </w:r>
      <w:r w:rsidR="00C73675">
        <w:instrText>given</w:instrText>
      </w:r>
      <w:r w:rsidR="00C73675" w:rsidRPr="00DA777A">
        <w:rPr>
          <w:lang w:val="ru-RU"/>
        </w:rPr>
        <w:instrText>":"</w:instrText>
      </w:r>
      <w:r w:rsidR="00C73675">
        <w:instrText>Jos</w:instrText>
      </w:r>
      <w:r w:rsidR="00C73675" w:rsidRPr="00DA777A">
        <w:rPr>
          <w:lang w:val="ru-RU"/>
        </w:rPr>
        <w:instrText xml:space="preserve">é </w:instrText>
      </w:r>
      <w:r w:rsidR="00C73675">
        <w:instrText>Paul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family</w:instrText>
      </w:r>
      <w:r w:rsidR="00C73675" w:rsidRPr="00DA777A">
        <w:rPr>
          <w:lang w:val="ru-RU"/>
        </w:rPr>
        <w:instrText>":"</w:instrText>
      </w:r>
      <w:r w:rsidR="00C73675">
        <w:instrText>Parente</w:instrText>
      </w:r>
      <w:r w:rsidR="00C73675" w:rsidRPr="00DA777A">
        <w:rPr>
          <w:lang w:val="ru-RU"/>
        </w:rPr>
        <w:instrText>","</w:instrText>
      </w:r>
      <w:r w:rsidR="00C73675">
        <w:instrText>given</w:instrText>
      </w:r>
      <w:r w:rsidR="00C73675" w:rsidRPr="00DA777A">
        <w:rPr>
          <w:lang w:val="ru-RU"/>
        </w:rPr>
        <w:instrText>":"</w:instrText>
      </w:r>
      <w:r w:rsidR="00C73675">
        <w:instrText>Fernando</w:instrText>
      </w:r>
      <w:r w:rsidR="00C73675" w:rsidRPr="00DA777A">
        <w:rPr>
          <w:lang w:val="ru-RU"/>
        </w:rPr>
        <w:instrText>","</w:instrText>
      </w:r>
      <w:r w:rsidR="00C73675">
        <w:instrText>non</w:instrText>
      </w:r>
      <w:r w:rsidR="00C73675" w:rsidRPr="00DA777A">
        <w:rPr>
          <w:lang w:val="ru-RU"/>
        </w:rPr>
        <w:instrText>-</w:instrText>
      </w:r>
      <w:r w:rsidR="00C73675">
        <w:instrText>dropping</w:instrText>
      </w:r>
      <w:r w:rsidR="00C73675" w:rsidRPr="00DA777A">
        <w:rPr>
          <w:lang w:val="ru-RU"/>
        </w:rPr>
        <w:instrText>-</w:instrText>
      </w:r>
      <w:r w:rsidR="00C73675">
        <w:instrText>particle</w:instrText>
      </w:r>
      <w:r w:rsidR="00C73675" w:rsidRPr="00DA777A">
        <w:rPr>
          <w:lang w:val="ru-RU"/>
        </w:rPr>
        <w:instrText>":"","</w:instrText>
      </w:r>
      <w:r w:rsidR="00C73675">
        <w:instrText>parse</w:instrText>
      </w:r>
      <w:r w:rsidR="00C73675" w:rsidRPr="00DA777A">
        <w:rPr>
          <w:lang w:val="ru-RU"/>
        </w:rPr>
        <w:instrText>-</w:instrText>
      </w:r>
      <w:r w:rsidR="00C73675">
        <w:instrText>names</w:instrText>
      </w:r>
      <w:r w:rsidR="00C73675" w:rsidRPr="00DA777A">
        <w:rPr>
          <w:lang w:val="ru-RU"/>
        </w:rPr>
        <w:instrText>":</w:instrText>
      </w:r>
      <w:r w:rsidR="00C73675">
        <w:instrText>false</w:instrText>
      </w:r>
      <w:r w:rsidR="00C73675" w:rsidRPr="00DA777A">
        <w:rPr>
          <w:lang w:val="ru-RU"/>
        </w:rPr>
        <w:instrText>,"</w:instrText>
      </w:r>
      <w:r w:rsidR="00C73675">
        <w:instrText>suffix</w:instrText>
      </w:r>
      <w:r w:rsidR="00C73675" w:rsidRPr="00DA777A">
        <w:rPr>
          <w:lang w:val="ru-RU"/>
        </w:rPr>
        <w:instrText>":""}],"</w:instrText>
      </w:r>
      <w:r w:rsidR="00C73675">
        <w:instrText>container</w:instrText>
      </w:r>
      <w:r w:rsidR="00C73675" w:rsidRPr="00DA777A">
        <w:rPr>
          <w:lang w:val="ru-RU"/>
        </w:rPr>
        <w:instrText>-</w:instrText>
      </w:r>
      <w:r w:rsidR="00C73675">
        <w:instrText>title</w:instrText>
      </w:r>
      <w:r w:rsidR="00C73675" w:rsidRPr="00DA777A">
        <w:rPr>
          <w:lang w:val="ru-RU"/>
        </w:rPr>
        <w:instrText>":"</w:instrText>
      </w:r>
      <w:r w:rsidR="00C73675">
        <w:instrText>Physical</w:instrText>
      </w:r>
      <w:r w:rsidR="00C73675" w:rsidRPr="00DA777A">
        <w:rPr>
          <w:lang w:val="ru-RU"/>
        </w:rPr>
        <w:instrText xml:space="preserve"> </w:instrText>
      </w:r>
      <w:r w:rsidR="00C73675">
        <w:instrText>Review</w:instrText>
      </w:r>
      <w:r w:rsidR="00C73675" w:rsidRPr="00DA777A">
        <w:rPr>
          <w:lang w:val="ru-RU"/>
        </w:rPr>
        <w:instrText xml:space="preserve"> </w:instrText>
      </w:r>
      <w:r w:rsidR="00C73675">
        <w:instrText>A</w:instrText>
      </w:r>
      <w:r w:rsidR="00C73675" w:rsidRPr="00DA777A">
        <w:rPr>
          <w:lang w:val="ru-RU"/>
        </w:rPr>
        <w:instrText>","</w:instrText>
      </w:r>
      <w:r w:rsidR="00C73675">
        <w:instrText>id</w:instrText>
      </w:r>
      <w:r w:rsidR="00C73675" w:rsidRPr="00DA777A">
        <w:rPr>
          <w:lang w:val="ru-RU"/>
        </w:rPr>
        <w:instrText>":"</w:instrText>
      </w:r>
      <w:r w:rsidR="00C73675">
        <w:instrText>ITEM</w:instrText>
      </w:r>
      <w:r w:rsidR="00C73675" w:rsidRPr="00DA777A">
        <w:rPr>
          <w:lang w:val="ru-RU"/>
        </w:rPr>
        <w:instrText>-1","</w:instrText>
      </w:r>
      <w:r w:rsidR="00C73675">
        <w:instrText>issue</w:instrText>
      </w:r>
      <w:r w:rsidR="00C73675" w:rsidRPr="00DA777A">
        <w:rPr>
          <w:lang w:val="ru-RU"/>
        </w:rPr>
        <w:instrText>":"5","</w:instrText>
      </w:r>
      <w:r w:rsidR="00C73675">
        <w:instrText>issued</w:instrText>
      </w:r>
      <w:r w:rsidR="00C73675" w:rsidRPr="00DA777A">
        <w:rPr>
          <w:lang w:val="ru-RU"/>
        </w:rPr>
        <w:instrText>":{"</w:instrText>
      </w:r>
      <w:r w:rsidR="00C73675">
        <w:instrText>date</w:instrText>
      </w:r>
      <w:r w:rsidR="00C73675" w:rsidRPr="00DA777A">
        <w:rPr>
          <w:lang w:val="ru-RU"/>
        </w:rPr>
        <w:instrText>-</w:instrText>
      </w:r>
      <w:r w:rsidR="00C73675">
        <w:instrText>parts</w:instrText>
      </w:r>
      <w:r w:rsidR="00C73675" w:rsidRPr="00DA777A">
        <w:rPr>
          <w:lang w:val="ru-RU"/>
        </w:rPr>
        <w:instrText>":[["2000","10"]]},"</w:instrText>
      </w:r>
      <w:r w:rsidR="00C73675">
        <w:instrText>page</w:instrText>
      </w:r>
      <w:r w:rsidR="00C73675" w:rsidRPr="00DA777A">
        <w:rPr>
          <w:lang w:val="ru-RU"/>
        </w:rPr>
        <w:instrText>":"52710","</w:instrText>
      </w:r>
      <w:r w:rsidR="00C73675">
        <w:instrText>publisher</w:instrText>
      </w:r>
      <w:r w:rsidR="00C73675" w:rsidRPr="00DA777A">
        <w:rPr>
          <w:lang w:val="ru-RU"/>
        </w:rPr>
        <w:instrText>":"</w:instrText>
      </w:r>
      <w:r w:rsidR="00C73675">
        <w:instrText>American</w:instrText>
      </w:r>
      <w:r w:rsidR="00C73675" w:rsidRPr="00DA777A">
        <w:rPr>
          <w:lang w:val="ru-RU"/>
        </w:rPr>
        <w:instrText xml:space="preserve"> </w:instrText>
      </w:r>
      <w:r w:rsidR="00C73675">
        <w:instrText>Physical</w:instrText>
      </w:r>
      <w:r w:rsidR="00C73675" w:rsidRPr="00DA777A">
        <w:rPr>
          <w:lang w:val="ru-RU"/>
        </w:rPr>
        <w:instrText xml:space="preserve"> </w:instrText>
      </w:r>
      <w:r w:rsidR="00C73675">
        <w:instrText>Society</w:instrText>
      </w:r>
      <w:r w:rsidR="00C73675" w:rsidRPr="00DA777A">
        <w:rPr>
          <w:lang w:val="ru-RU"/>
        </w:rPr>
        <w:instrText>","</w:instrText>
      </w:r>
      <w:r w:rsidR="00C73675">
        <w:instrText>title</w:instrText>
      </w:r>
      <w:r w:rsidR="00C73675" w:rsidRPr="00DA777A">
        <w:rPr>
          <w:lang w:val="ru-RU"/>
        </w:rPr>
        <w:instrText>":"</w:instrText>
      </w:r>
      <w:r w:rsidR="00C73675">
        <w:instrText>Extension</w:instrText>
      </w:r>
      <w:r w:rsidR="00C73675" w:rsidRPr="00DA777A">
        <w:rPr>
          <w:lang w:val="ru-RU"/>
        </w:rPr>
        <w:instrText xml:space="preserve"> </w:instrText>
      </w:r>
      <w:r w:rsidR="00C73675">
        <w:instrText>of</w:instrText>
      </w:r>
      <w:r w:rsidR="00C73675" w:rsidRPr="00DA777A">
        <w:rPr>
          <w:lang w:val="ru-RU"/>
        </w:rPr>
        <w:instrText xml:space="preserve"> </w:instrText>
      </w:r>
      <w:r w:rsidR="00C73675">
        <w:instrText>the</w:instrText>
      </w:r>
      <w:r w:rsidR="00C73675" w:rsidRPr="00DA777A">
        <w:rPr>
          <w:lang w:val="ru-RU"/>
        </w:rPr>
        <w:instrText xml:space="preserve"> </w:instrText>
      </w:r>
      <w:r w:rsidR="00C73675">
        <w:instrText>binary</w:instrText>
      </w:r>
      <w:r w:rsidR="00C73675" w:rsidRPr="00DA777A">
        <w:rPr>
          <w:lang w:val="ru-RU"/>
        </w:rPr>
        <w:instrText>-</w:instrText>
      </w:r>
      <w:r w:rsidR="00C73675">
        <w:instrText>encounter</w:instrText>
      </w:r>
      <w:r w:rsidR="00C73675" w:rsidRPr="00DA777A">
        <w:rPr>
          <w:lang w:val="ru-RU"/>
        </w:rPr>
        <w:instrText>-</w:instrText>
      </w:r>
      <w:r w:rsidR="00C73675">
        <w:instrText>dipole</w:instrText>
      </w:r>
      <w:r w:rsidR="00C73675" w:rsidRPr="00DA777A">
        <w:rPr>
          <w:lang w:val="ru-RU"/>
        </w:rPr>
        <w:instrText xml:space="preserve"> </w:instrText>
      </w:r>
      <w:r w:rsidR="00C73675">
        <w:instrText>model</w:instrText>
      </w:r>
      <w:r w:rsidR="00C73675" w:rsidRPr="00DA777A">
        <w:rPr>
          <w:lang w:val="ru-RU"/>
        </w:rPr>
        <w:instrText xml:space="preserve"> </w:instrText>
      </w:r>
      <w:r w:rsidR="00C73675">
        <w:instrText>to</w:instrText>
      </w:r>
      <w:r w:rsidR="00C73675" w:rsidRPr="00DA777A">
        <w:rPr>
          <w:lang w:val="ru-RU"/>
        </w:rPr>
        <w:instrText xml:space="preserve"> </w:instrText>
      </w:r>
      <w:r w:rsidR="00C73675">
        <w:instrText>relativistic</w:instrText>
      </w:r>
      <w:r w:rsidR="00C73675" w:rsidRPr="00DA777A">
        <w:rPr>
          <w:lang w:val="ru-RU"/>
        </w:rPr>
        <w:instrText xml:space="preserve"> </w:instrText>
      </w:r>
      <w:r w:rsidR="00C73675">
        <w:instrText>incident</w:instrText>
      </w:r>
      <w:r w:rsidR="00C73675" w:rsidRPr="00DA777A">
        <w:rPr>
          <w:lang w:val="ru-RU"/>
        </w:rPr>
        <w:instrText xml:space="preserve"> </w:instrText>
      </w:r>
      <w:r w:rsidR="00C73675">
        <w:instrText>electrons</w:instrText>
      </w:r>
      <w:r w:rsidR="00C73675" w:rsidRPr="00DA777A">
        <w:rPr>
          <w:lang w:val="ru-RU"/>
        </w:rPr>
        <w:instrText>","</w:instrText>
      </w:r>
      <w:r w:rsidR="00C73675">
        <w:instrText>type</w:instrText>
      </w:r>
      <w:r w:rsidR="00C73675" w:rsidRPr="00DA777A">
        <w:rPr>
          <w:lang w:val="ru-RU"/>
        </w:rPr>
        <w:instrText>":"</w:instrText>
      </w:r>
      <w:r w:rsidR="00C73675">
        <w:instrText>article</w:instrText>
      </w:r>
      <w:r w:rsidR="00C73675" w:rsidRPr="00DA777A">
        <w:rPr>
          <w:lang w:val="ru-RU"/>
        </w:rPr>
        <w:instrText>-</w:instrText>
      </w:r>
      <w:r w:rsidR="00C73675">
        <w:instrText>journal</w:instrText>
      </w:r>
      <w:r w:rsidR="00C73675" w:rsidRPr="00DA777A">
        <w:rPr>
          <w:lang w:val="ru-RU"/>
        </w:rPr>
        <w:instrText>","</w:instrText>
      </w:r>
      <w:r w:rsidR="00C73675">
        <w:instrText>volume</w:instrText>
      </w:r>
      <w:r w:rsidR="00C73675" w:rsidRPr="00DA777A">
        <w:rPr>
          <w:lang w:val="ru-RU"/>
        </w:rPr>
        <w:instrText>":"62"},"</w:instrText>
      </w:r>
      <w:r w:rsidR="00C73675">
        <w:instrText>uris</w:instrText>
      </w:r>
      <w:r w:rsidR="00C73675" w:rsidRPr="00DA777A">
        <w:rPr>
          <w:lang w:val="ru-RU"/>
        </w:rPr>
        <w:instrText>":["</w:instrText>
      </w:r>
      <w:r w:rsidR="00C73675">
        <w:instrText>http</w:instrText>
      </w:r>
      <w:r w:rsidR="00C73675" w:rsidRPr="00DA777A">
        <w:rPr>
          <w:lang w:val="ru-RU"/>
        </w:rPr>
        <w:instrText>://</w:instrText>
      </w:r>
      <w:r w:rsidR="00C73675">
        <w:instrText>www</w:instrText>
      </w:r>
      <w:r w:rsidR="00C73675" w:rsidRPr="00DA777A">
        <w:rPr>
          <w:lang w:val="ru-RU"/>
        </w:rPr>
        <w:instrText>.</w:instrText>
      </w:r>
      <w:r w:rsidR="00C73675">
        <w:instrText>mendeley</w:instrText>
      </w:r>
      <w:r w:rsidR="00C73675" w:rsidRPr="00DA777A">
        <w:rPr>
          <w:lang w:val="ru-RU"/>
        </w:rPr>
        <w:instrText>.</w:instrText>
      </w:r>
      <w:r w:rsidR="00C73675">
        <w:instrText>com</w:instrText>
      </w:r>
      <w:r w:rsidR="00C73675" w:rsidRPr="00DA777A">
        <w:rPr>
          <w:lang w:val="ru-RU"/>
        </w:rPr>
        <w:instrText>/</w:instrText>
      </w:r>
      <w:r w:rsidR="00C73675">
        <w:instrText>documents</w:instrText>
      </w:r>
      <w:r w:rsidR="00C73675" w:rsidRPr="00DA777A">
        <w:rPr>
          <w:lang w:val="ru-RU"/>
        </w:rPr>
        <w:instrText>/?</w:instrText>
      </w:r>
      <w:r w:rsidR="00C73675">
        <w:instrText>uuid</w:instrText>
      </w:r>
      <w:r w:rsidR="00C73675" w:rsidRPr="00DA777A">
        <w:rPr>
          <w:lang w:val="ru-RU"/>
        </w:rPr>
        <w:instrText>=</w:instrText>
      </w:r>
      <w:r w:rsidR="00C73675">
        <w:instrText>af</w:instrText>
      </w:r>
      <w:r w:rsidR="00C73675" w:rsidRPr="00DA777A">
        <w:rPr>
          <w:lang w:val="ru-RU"/>
        </w:rPr>
        <w:instrText>804</w:instrText>
      </w:r>
      <w:r w:rsidR="00C73675">
        <w:instrText>cfc</w:instrText>
      </w:r>
      <w:r w:rsidR="00C73675" w:rsidRPr="00DA777A">
        <w:rPr>
          <w:lang w:val="ru-RU"/>
        </w:rPr>
        <w:instrText>-547</w:instrText>
      </w:r>
      <w:r w:rsidR="00C73675">
        <w:instrText>b</w:instrText>
      </w:r>
      <w:r w:rsidR="00C73675" w:rsidRPr="00DA777A">
        <w:rPr>
          <w:lang w:val="ru-RU"/>
        </w:rPr>
        <w:instrText>-48</w:instrText>
      </w:r>
      <w:r w:rsidR="00C73675">
        <w:instrText>fc</w:instrText>
      </w:r>
      <w:r w:rsidR="00C73675" w:rsidRPr="00DA777A">
        <w:rPr>
          <w:lang w:val="ru-RU"/>
        </w:rPr>
        <w:instrText>-</w:instrText>
      </w:r>
      <w:r w:rsidR="00C73675">
        <w:instrText>bcbb</w:instrText>
      </w:r>
      <w:r w:rsidR="00C73675" w:rsidRPr="00DA777A">
        <w:rPr>
          <w:lang w:val="ru-RU"/>
        </w:rPr>
        <w:instrText>-783</w:instrText>
      </w:r>
      <w:r w:rsidR="00C73675">
        <w:instrText>e</w:instrText>
      </w:r>
      <w:r w:rsidR="00C73675" w:rsidRPr="00DA777A">
        <w:rPr>
          <w:lang w:val="ru-RU"/>
        </w:rPr>
        <w:instrText>2698</w:instrText>
      </w:r>
      <w:r w:rsidR="00C73675">
        <w:instrText>a</w:instrText>
      </w:r>
      <w:r w:rsidR="00C73675" w:rsidRPr="00DA777A">
        <w:rPr>
          <w:lang w:val="ru-RU"/>
        </w:rPr>
        <w:instrText>695"]}],"</w:instrText>
      </w:r>
      <w:r w:rsidR="00C73675">
        <w:instrText>mendeley</w:instrText>
      </w:r>
      <w:r w:rsidR="00C73675" w:rsidRPr="00DA777A">
        <w:rPr>
          <w:lang w:val="ru-RU"/>
        </w:rPr>
        <w:instrText>":{"</w:instrText>
      </w:r>
      <w:r w:rsidR="00C73675">
        <w:instrText>formattedCitation</w:instrText>
      </w:r>
      <w:r w:rsidR="00C73675" w:rsidRPr="00DA777A">
        <w:rPr>
          <w:lang w:val="ru-RU"/>
        </w:rPr>
        <w:instrText>":"</w:instrText>
      </w:r>
      <w:r w:rsidR="00C73675">
        <w:instrText> </w:instrText>
      </w:r>
      <w:r w:rsidR="00C73675" w:rsidRPr="00DA777A">
        <w:rPr>
          <w:lang w:val="ru-RU"/>
        </w:rPr>
        <w:instrText>[8]","</w:instrText>
      </w:r>
      <w:r w:rsidR="00C73675">
        <w:instrText>plainTextFormattedCitation</w:instrText>
      </w:r>
      <w:r w:rsidR="00C73675" w:rsidRPr="00DA777A">
        <w:rPr>
          <w:lang w:val="ru-RU"/>
        </w:rPr>
        <w:instrText>":"</w:instrText>
      </w:r>
      <w:r w:rsidR="00C73675">
        <w:instrText> </w:instrText>
      </w:r>
      <w:r w:rsidR="00C73675" w:rsidRPr="00DA777A">
        <w:rPr>
          <w:lang w:val="ru-RU"/>
        </w:rPr>
        <w:instrText>[8]","</w:instrText>
      </w:r>
      <w:r w:rsidR="00C73675">
        <w:instrText>previouslyFormattedCitation</w:instrText>
      </w:r>
      <w:r w:rsidR="00C73675" w:rsidRPr="00DA777A">
        <w:rPr>
          <w:lang w:val="ru-RU"/>
        </w:rPr>
        <w:instrText>":"</w:instrText>
      </w:r>
      <w:r w:rsidR="00C73675">
        <w:instrText> </w:instrText>
      </w:r>
      <w:r w:rsidR="00C73675" w:rsidRPr="00DA777A">
        <w:rPr>
          <w:lang w:val="ru-RU"/>
        </w:rPr>
        <w:instrText>[8]"},"</w:instrText>
      </w:r>
      <w:r w:rsidR="00C73675">
        <w:instrText>properties</w:instrText>
      </w:r>
      <w:r w:rsidR="00C73675" w:rsidRPr="00DA777A">
        <w:rPr>
          <w:lang w:val="ru-RU"/>
        </w:rPr>
        <w:instrText>":{"</w:instrText>
      </w:r>
      <w:r w:rsidR="00C73675">
        <w:instrText>noteIndex</w:instrText>
      </w:r>
      <w:r w:rsidR="00C73675" w:rsidRPr="00DA777A">
        <w:rPr>
          <w:lang w:val="ru-RU"/>
        </w:rPr>
        <w:instrText>":0},"</w:instrText>
      </w:r>
      <w:r w:rsidR="00C73675">
        <w:instrText>schema</w:instrText>
      </w:r>
      <w:r w:rsidR="00C73675" w:rsidRPr="00DA777A">
        <w:rPr>
          <w:lang w:val="ru-RU"/>
        </w:rPr>
        <w:instrText>":"</w:instrText>
      </w:r>
      <w:r w:rsidR="00C73675">
        <w:instrText>https</w:instrText>
      </w:r>
      <w:r w:rsidR="00C73675" w:rsidRPr="00DA777A">
        <w:rPr>
          <w:lang w:val="ru-RU"/>
        </w:rPr>
        <w:instrText>://</w:instrText>
      </w:r>
      <w:r w:rsidR="00C73675">
        <w:instrText>github</w:instrText>
      </w:r>
      <w:r w:rsidR="00C73675" w:rsidRPr="00DA777A">
        <w:rPr>
          <w:lang w:val="ru-RU"/>
        </w:rPr>
        <w:instrText>.</w:instrText>
      </w:r>
      <w:r w:rsidR="00C73675">
        <w:instrText>com</w:instrText>
      </w:r>
      <w:r w:rsidR="00C73675" w:rsidRPr="00DA777A">
        <w:rPr>
          <w:lang w:val="ru-RU"/>
        </w:rPr>
        <w:instrText>/</w:instrText>
      </w:r>
      <w:r w:rsidR="00C73675">
        <w:instrText>citation</w:instrText>
      </w:r>
      <w:r w:rsidR="00C73675" w:rsidRPr="00DA777A">
        <w:rPr>
          <w:lang w:val="ru-RU"/>
        </w:rPr>
        <w:instrText>-</w:instrText>
      </w:r>
      <w:r w:rsidR="00C73675">
        <w:instrText>style</w:instrText>
      </w:r>
      <w:r w:rsidR="00C73675" w:rsidRPr="00DA777A">
        <w:rPr>
          <w:lang w:val="ru-RU"/>
        </w:rPr>
        <w:instrText>-</w:instrText>
      </w:r>
      <w:r w:rsidR="00C73675">
        <w:instrText>language</w:instrText>
      </w:r>
      <w:r w:rsidR="00C73675" w:rsidRPr="00DA777A">
        <w:rPr>
          <w:lang w:val="ru-RU"/>
        </w:rPr>
        <w:instrText>/</w:instrText>
      </w:r>
      <w:r w:rsidR="00C73675">
        <w:instrText>schema</w:instrText>
      </w:r>
      <w:r w:rsidR="00C73675" w:rsidRPr="00DA777A">
        <w:rPr>
          <w:lang w:val="ru-RU"/>
        </w:rPr>
        <w:instrText>/</w:instrText>
      </w:r>
      <w:r w:rsidR="00C73675">
        <w:instrText>raw</w:instrText>
      </w:r>
      <w:r w:rsidR="00C73675" w:rsidRPr="00DA777A">
        <w:rPr>
          <w:lang w:val="ru-RU"/>
        </w:rPr>
        <w:instrText>/</w:instrText>
      </w:r>
      <w:r w:rsidR="00C73675">
        <w:instrText>master</w:instrText>
      </w:r>
      <w:r w:rsidR="00C73675" w:rsidRPr="00DA777A">
        <w:rPr>
          <w:lang w:val="ru-RU"/>
        </w:rPr>
        <w:instrText>/</w:instrText>
      </w:r>
      <w:r w:rsidR="00C73675">
        <w:instrText>csl</w:instrText>
      </w:r>
      <w:r w:rsidR="00C73675" w:rsidRPr="00DA777A">
        <w:rPr>
          <w:lang w:val="ru-RU"/>
        </w:rPr>
        <w:instrText>-</w:instrText>
      </w:r>
      <w:r w:rsidR="00C73675">
        <w:instrText>citation</w:instrText>
      </w:r>
      <w:r w:rsidR="00C73675" w:rsidRPr="00DA777A">
        <w:rPr>
          <w:lang w:val="ru-RU"/>
        </w:rPr>
        <w:instrText>.</w:instrText>
      </w:r>
      <w:r w:rsidR="00C73675">
        <w:instrText>json</w:instrText>
      </w:r>
      <w:r w:rsidR="00C73675" w:rsidRPr="00DA777A">
        <w:rPr>
          <w:lang w:val="ru-RU"/>
        </w:rPr>
        <w:instrText>"}</w:instrText>
      </w:r>
      <w:r w:rsidRPr="000606D4">
        <w:fldChar w:fldCharType="separate"/>
      </w:r>
      <w:r w:rsidR="00C73675" w:rsidRPr="00C73675">
        <w:rPr>
          <w:noProof/>
        </w:rPr>
        <w:t> </w:t>
      </w:r>
      <w:r w:rsidR="00C73675" w:rsidRPr="00DA777A">
        <w:rPr>
          <w:noProof/>
          <w:lang w:val="ru-RU"/>
        </w:rPr>
        <w:t>[8]</w:t>
      </w:r>
      <w:r w:rsidRPr="000606D4">
        <w:fldChar w:fldCharType="end"/>
      </w:r>
      <w:r w:rsidRPr="00DA777A">
        <w:rPr>
          <w:lang w:val="ru-RU"/>
        </w:rPr>
        <w:t xml:space="preserve"> </w:t>
      </w:r>
      <w:r w:rsidRPr="000606D4">
        <w:t>Eq</w:t>
      </w:r>
      <w:r w:rsidRPr="00DA777A">
        <w:rPr>
          <w:lang w:val="ru-RU"/>
        </w:rPr>
        <w:t xml:space="preserve">.(22) </w:t>
      </w:r>
      <w:r w:rsidRPr="00DA777A">
        <w:rPr>
          <w:i/>
          <w:lang w:val="ru-RU"/>
        </w:rPr>
        <w:t>(</w:t>
      </w:r>
      <w:r w:rsidRPr="000606D4">
        <w:rPr>
          <w:i/>
          <w:lang w:val="ru-RU"/>
        </w:rPr>
        <w:t>Не</w:t>
      </w:r>
      <w:r w:rsidRPr="00DA777A">
        <w:rPr>
          <w:i/>
          <w:lang w:val="ru-RU"/>
        </w:rPr>
        <w:t xml:space="preserve"> </w:t>
      </w:r>
      <w:r w:rsidRPr="000606D4">
        <w:rPr>
          <w:i/>
          <w:lang w:val="ru-RU"/>
        </w:rPr>
        <w:t>закончена</w:t>
      </w:r>
      <w:r w:rsidRPr="00DA777A">
        <w:rPr>
          <w:i/>
          <w:lang w:val="ru-RU"/>
        </w:rPr>
        <w:t>)</w:t>
      </w:r>
    </w:p>
    <w:p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rsidR="00370E1B" w:rsidRPr="000606D4" w:rsidRDefault="00AB2811" w:rsidP="00F87CE8">
      <w:pPr>
        <w:rPr>
          <w:lang w:val="ru-RU"/>
        </w:rPr>
      </w:pPr>
      <w:r w:rsidRPr="000606D4">
        <w:rPr>
          <w:lang w:val="ru-RU"/>
        </w:rPr>
        <w:t>2) Эффективная масса дырки может быть задана как:</w:t>
      </w:r>
    </w:p>
    <w:p w:rsidR="00AB2811" w:rsidRPr="000606D4" w:rsidRDefault="00AB2811" w:rsidP="00F87CE8">
      <w:pPr>
        <w:rPr>
          <w:lang w:val="ru-RU"/>
        </w:rPr>
      </w:pPr>
      <w:r w:rsidRPr="000606D4">
        <w:rPr>
          <w:lang w:val="ru-RU"/>
        </w:rPr>
        <w:t>Некая постоянная величина (в частности, равная массе электрона)</w:t>
      </w:r>
    </w:p>
    <w:p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rsidR="00AB2811" w:rsidRPr="000606D4" w:rsidRDefault="00AB0A8D" w:rsidP="00F87CE8">
      <w:pPr>
        <w:pStyle w:val="ListParagraph"/>
        <w:rPr>
          <w:lang w:val="ru-RU"/>
        </w:rPr>
      </w:pPr>
      <w:r w:rsidRPr="000606D4">
        <w:rPr>
          <w:lang w:val="ru-RU"/>
        </w:rPr>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Pr="000606D4">
        <w:rPr>
          <w:lang w:val="ru-RU"/>
        </w:rPr>
        <w:t>соответсвии с населенностями оболочек.</w:t>
      </w:r>
    </w:p>
    <w:p w:rsidR="008547F3" w:rsidRPr="000606D4" w:rsidRDefault="008547F3" w:rsidP="00C831AC">
      <w:pPr>
        <w:pStyle w:val="Heading3"/>
        <w:numPr>
          <w:ilvl w:val="0"/>
          <w:numId w:val="11"/>
        </w:numPr>
      </w:pPr>
      <w:bookmarkStart w:id="7" w:name="_Toc93747196"/>
      <w:r w:rsidRPr="000606D4">
        <w:t>Neutrons</w:t>
      </w:r>
      <w:bookmarkEnd w:id="7"/>
    </w:p>
    <w:p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rsidR="008547F3" w:rsidRPr="008547F3" w:rsidRDefault="008547F3" w:rsidP="00C831AC">
      <w:pPr>
        <w:pStyle w:val="Heading3"/>
        <w:numPr>
          <w:ilvl w:val="0"/>
          <w:numId w:val="11"/>
        </w:numPr>
      </w:pPr>
      <w:bookmarkStart w:id="8" w:name="_Toc93747197"/>
      <w:r w:rsidRPr="008547F3">
        <w:lastRenderedPageBreak/>
        <w:t>Muons, poins, kaons etc.</w:t>
      </w:r>
      <w:bookmarkEnd w:id="8"/>
    </w:p>
    <w:p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rsidR="008547F3" w:rsidRPr="008547F3" w:rsidRDefault="008547F3" w:rsidP="00C831AC">
      <w:pPr>
        <w:pStyle w:val="Heading3"/>
        <w:numPr>
          <w:ilvl w:val="0"/>
          <w:numId w:val="11"/>
        </w:numPr>
      </w:pPr>
      <w:bookmarkStart w:id="9" w:name="_Toc93747198"/>
      <w:r w:rsidRPr="008547F3">
        <w:t>Treating the target</w:t>
      </w:r>
      <w:bookmarkEnd w:id="9"/>
    </w:p>
    <w:p w:rsidR="008547F3" w:rsidRPr="000838F9" w:rsidRDefault="008547F3" w:rsidP="00C831AC">
      <w:pPr>
        <w:pStyle w:val="ListParagraph"/>
        <w:numPr>
          <w:ilvl w:val="0"/>
          <w:numId w:val="8"/>
        </w:numPr>
        <w:rPr>
          <w:i/>
        </w:rPr>
      </w:pPr>
      <w:r w:rsidRPr="000838F9">
        <w:rPr>
          <w:i/>
        </w:rPr>
        <w:t>Sampling atomic velocities in the target: MCNP manual, Page 64</w:t>
      </w:r>
    </w:p>
    <w:p w:rsidR="008547F3" w:rsidRPr="008547F3" w:rsidRDefault="008547F3" w:rsidP="00F87CE8">
      <w:pPr>
        <w:pStyle w:val="ListParagraph"/>
      </w:pPr>
    </w:p>
    <w:p w:rsidR="008547F3" w:rsidRPr="008547F3" w:rsidRDefault="008547F3" w:rsidP="00C831AC">
      <w:pPr>
        <w:pStyle w:val="Heading3"/>
        <w:numPr>
          <w:ilvl w:val="0"/>
          <w:numId w:val="11"/>
        </w:numPr>
      </w:pPr>
      <w:bookmarkStart w:id="10" w:name="_Toc93747199"/>
      <w:r w:rsidRPr="008547F3">
        <w:t>Geometries</w:t>
      </w:r>
      <w:bookmarkEnd w:id="10"/>
    </w:p>
    <w:p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rsidR="00244F0C" w:rsidRDefault="00244F0C" w:rsidP="00F87CE8">
      <w:r>
        <w:t xml:space="preserve">X = R </w:t>
      </w:r>
      <w:proofErr w:type="gramStart"/>
      <w:r>
        <w:t>sin(</w:t>
      </w:r>
      <w:proofErr w:type="gramEnd"/>
      <w:r>
        <w:t>φ) sin(θ)</w:t>
      </w:r>
    </w:p>
    <w:p w:rsidR="00244F0C" w:rsidRDefault="00244F0C" w:rsidP="00F87CE8">
      <w:r>
        <w:t xml:space="preserve">Y = R </w:t>
      </w:r>
      <w:proofErr w:type="gramStart"/>
      <w:r>
        <w:t>sin(</w:t>
      </w:r>
      <w:proofErr w:type="gramEnd"/>
      <w:r>
        <w:t>φ) cos(θ)</w:t>
      </w:r>
    </w:p>
    <w:p w:rsidR="00244F0C" w:rsidRPr="00244F0C" w:rsidRDefault="00244F0C" w:rsidP="00F87CE8">
      <w:r>
        <w:t xml:space="preserve">Z = R </w:t>
      </w:r>
      <w:proofErr w:type="gramStart"/>
      <w:r>
        <w:t>cos(</w:t>
      </w:r>
      <w:proofErr w:type="gramEnd"/>
      <w:r>
        <w:t>φ)</w:t>
      </w:r>
    </w:p>
    <w:p w:rsidR="00244F0C" w:rsidRPr="00244F0C" w:rsidRDefault="00244F0C" w:rsidP="00F87CE8">
      <w:pPr>
        <w:rPr>
          <w:lang w:val="ru-RU"/>
        </w:rPr>
      </w:pPr>
    </w:p>
    <w:p w:rsidR="008547F3" w:rsidRPr="008547F3" w:rsidRDefault="008547F3" w:rsidP="00C831AC">
      <w:pPr>
        <w:pStyle w:val="Heading3"/>
        <w:numPr>
          <w:ilvl w:val="0"/>
          <w:numId w:val="11"/>
        </w:numPr>
      </w:pPr>
      <w:bookmarkStart w:id="11" w:name="_Toc93747200"/>
      <w:r w:rsidRPr="008547F3">
        <w:t>Experimental data to compare with</w:t>
      </w:r>
      <w:bookmarkEnd w:id="11"/>
    </w:p>
    <w:p w:rsidR="0022396E" w:rsidRDefault="008547F3" w:rsidP="00F87CE8">
      <w:r w:rsidRPr="008547F3">
        <w:t>SHI transport in various materials</w:t>
      </w:r>
      <w:r w:rsidR="00337080" w:rsidRPr="008547F3">
        <w:fldChar w:fldCharType="begin" w:fldLock="1"/>
      </w:r>
      <w:r w:rsidR="00C73675">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edit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rsidR="00FC6DE3" w:rsidRPr="00FC6DE3" w:rsidRDefault="00FC6DE3" w:rsidP="00C831AC">
      <w:pPr>
        <w:pStyle w:val="Heading3"/>
        <w:numPr>
          <w:ilvl w:val="0"/>
          <w:numId w:val="11"/>
        </w:numPr>
      </w:pPr>
      <w:bookmarkStart w:id="12" w:name="_Toc93747201"/>
      <w:r>
        <w:t>Probabilities of ionization within DOS</w:t>
      </w:r>
      <w:bookmarkEnd w:id="12"/>
    </w:p>
    <w:p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соответсвии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rsidR="00695DB5" w:rsidRDefault="00695DB5" w:rsidP="00F87CE8">
      <w:pPr>
        <w:rPr>
          <w:lang w:val="ru-RU"/>
        </w:rPr>
      </w:pPr>
      <w:r>
        <w:rPr>
          <w:lang w:val="ru-RU"/>
        </w:rPr>
        <w:t>Это сделано с учетом того, что в будущем мы хотим учитывать изменение температуры мишени, что повлияет на фукнцию распределения электронов, и, соответственно, на вероятности их нахождения на разных уровнях в ВЗ и ЗП.</w:t>
      </w:r>
    </w:p>
    <w:p w:rsidR="00244F0C" w:rsidRDefault="00244F0C" w:rsidP="00C831AC">
      <w:pPr>
        <w:pStyle w:val="Heading3"/>
        <w:numPr>
          <w:ilvl w:val="0"/>
          <w:numId w:val="11"/>
        </w:numPr>
      </w:pPr>
      <w:bookmarkStart w:id="13" w:name="_Toc93747202"/>
      <w:r>
        <w:t>Electron emission</w:t>
      </w:r>
      <w:bookmarkEnd w:id="13"/>
    </w:p>
    <w:p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rsidR="00FC6DE3" w:rsidRPr="00FC6DE3" w:rsidRDefault="00FC6DE3" w:rsidP="00F87CE8">
      <w:pPr>
        <w:rPr>
          <w:lang w:val="ru-RU"/>
        </w:rPr>
      </w:pPr>
    </w:p>
    <w:p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кую коротко-(длинно-)действующую часть, или учесть, что в системе может возникать дополнительный заряд и нужно добавить Кулоновское отталкивание, и т.п.</w:t>
      </w:r>
    </w:p>
    <w:p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rsidR="00AC05A5" w:rsidRPr="00AC05A5" w:rsidRDefault="00AC05A5" w:rsidP="00AC05A5">
      <w:pPr>
        <w:rPr>
          <w:lang w:val="ru-RU"/>
        </w:rPr>
      </w:pPr>
    </w:p>
    <w:p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 xml:space="preserve">МД для описания реакции атомов на возбуждение, переданное от электронов и други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rsidR="0083682D" w:rsidRPr="006B65B1" w:rsidRDefault="0083682D" w:rsidP="00F87CE8">
      <w:pPr>
        <w:rPr>
          <w:lang w:val="ru-RU"/>
        </w:rPr>
      </w:pPr>
    </w:p>
    <w:p w:rsidR="00DD1591" w:rsidRPr="00CB3AA2" w:rsidRDefault="00DD1591" w:rsidP="00C831AC">
      <w:pPr>
        <w:pStyle w:val="Heading1"/>
        <w:numPr>
          <w:ilvl w:val="0"/>
          <w:numId w:val="12"/>
        </w:numPr>
      </w:pPr>
      <w:bookmarkStart w:id="17" w:name="_Toc93747206"/>
      <w:r w:rsidRPr="00CB3AA2">
        <w:t>Общая структура программы</w:t>
      </w:r>
      <w:bookmarkEnd w:id="17"/>
    </w:p>
    <w:p w:rsidR="00DD1591" w:rsidRDefault="00DD1591" w:rsidP="00F87CE8">
      <w:pPr>
        <w:rPr>
          <w:lang w:val="ru-RU"/>
        </w:rPr>
      </w:pPr>
    </w:p>
    <w:p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4A27F9">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4A27F9">
        <w:rPr>
          <w:rStyle w:val="FootnoteReference"/>
        </w:rPr>
        <w:footnoteReference w:id="3"/>
      </w:r>
      <w:r w:rsidR="006453E8" w:rsidRPr="006453E8">
        <w:rPr>
          <w:lang w:val="ru-RU"/>
        </w:rPr>
        <w:t xml:space="preserve">, </w:t>
      </w:r>
      <w:r w:rsidR="006453E8">
        <w:t>MKL</w:t>
      </w:r>
      <w:r w:rsidR="008B10AF" w:rsidRPr="004A27F9">
        <w:rPr>
          <w:rStyle w:val="FootnoteReference"/>
        </w:rPr>
        <w:footnoteReference w:id="4"/>
      </w:r>
      <w:r w:rsidR="006453E8" w:rsidRPr="006453E8">
        <w:rPr>
          <w:lang w:val="ru-RU"/>
        </w:rPr>
        <w:t xml:space="preserve">, </w:t>
      </w:r>
      <w:r w:rsidR="006453E8">
        <w:rPr>
          <w:lang w:val="ru-RU"/>
        </w:rPr>
        <w:t>и др.</w:t>
      </w:r>
    </w:p>
    <w:p w:rsidR="00DD1591" w:rsidRDefault="00DD1591" w:rsidP="00F87CE8">
      <w:pPr>
        <w:pStyle w:val="Heading2"/>
        <w:rPr>
          <w:lang w:val="ru-RU"/>
        </w:rPr>
      </w:pPr>
      <w:bookmarkStart w:id="18" w:name="_Toc93747207"/>
      <w:r>
        <w:rPr>
          <w:lang w:val="ru-RU"/>
        </w:rPr>
        <w:t>Основные конвенции кода:</w:t>
      </w:r>
      <w:bookmarkEnd w:id="18"/>
    </w:p>
    <w:p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rsidR="00D3550D" w:rsidRDefault="00D3550D" w:rsidP="00C831AC">
      <w:pPr>
        <w:pStyle w:val="ListParagraph"/>
        <w:numPr>
          <w:ilvl w:val="0"/>
          <w:numId w:val="3"/>
        </w:numPr>
        <w:rPr>
          <w:lang w:val="ru-RU"/>
        </w:rPr>
      </w:pPr>
      <w:r>
        <w:rPr>
          <w:lang w:val="ru-RU"/>
        </w:rPr>
        <w:t>Комадны</w:t>
      </w:r>
      <w:r w:rsidRPr="00D3550D">
        <w:rPr>
          <w:lang w:val="ru-RU"/>
        </w:rPr>
        <w:t xml:space="preserve"> </w:t>
      </w:r>
      <w:r>
        <w:rPr>
          <w:lang w:val="ru-RU"/>
        </w:rPr>
        <w:t>выхода</w:t>
      </w:r>
      <w:r w:rsidRPr="00D3550D">
        <w:rPr>
          <w:lang w:val="ru-RU"/>
        </w:rPr>
        <w:t xml:space="preserve"> </w:t>
      </w:r>
      <w:r>
        <w:rPr>
          <w:lang w:val="ru-RU"/>
        </w:rPr>
        <w:t>из</w:t>
      </w:r>
      <w:r w:rsidRPr="00D3550D">
        <w:rPr>
          <w:lang w:val="ru-RU"/>
        </w:rPr>
        <w:t xml:space="preserve"> </w:t>
      </w:r>
      <w:r>
        <w:rPr>
          <w:lang w:val="ru-RU"/>
        </w:rPr>
        <w:t>цикла</w:t>
      </w:r>
      <w:r w:rsidRPr="00D3550D">
        <w:rPr>
          <w:lang w:val="ru-RU"/>
        </w:rPr>
        <w:t xml:space="preserve"> </w:t>
      </w:r>
      <w:r>
        <w:rPr>
          <w:lang w:val="ru-RU"/>
        </w:rPr>
        <w:t>или</w:t>
      </w:r>
      <w:r w:rsidRPr="00D3550D">
        <w:rPr>
          <w:lang w:val="ru-RU"/>
        </w:rPr>
        <w:t xml:space="preserve"> </w:t>
      </w:r>
      <w:r>
        <w:rPr>
          <w:lang w:val="ru-RU"/>
        </w:rPr>
        <w:t>условия</w:t>
      </w:r>
      <w:r w:rsidRPr="00D3550D">
        <w:rPr>
          <w:lang w:val="ru-RU"/>
        </w:rPr>
        <w:t xml:space="preserve"> </w:t>
      </w:r>
      <w:r w:rsidRPr="00D3550D">
        <w:t>end</w:t>
      </w:r>
      <w:r w:rsidRPr="00D3550D">
        <w:rPr>
          <w:lang w:val="ru-RU"/>
        </w:rPr>
        <w:t>(</w:t>
      </w:r>
      <w:r w:rsidRPr="00D3550D">
        <w:t>smth</w:t>
      </w:r>
      <w:r w:rsidRPr="00D3550D">
        <w:rPr>
          <w:lang w:val="ru-RU"/>
        </w:rPr>
        <w:t xml:space="preserve">) </w:t>
      </w:r>
      <w:r>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Pr>
          <w:lang w:val="ru-RU"/>
        </w:rPr>
        <w:t>, например</w:t>
      </w:r>
      <w:r w:rsidRPr="00D3550D">
        <w:rPr>
          <w:lang w:val="ru-RU"/>
        </w:rPr>
        <w:t xml:space="preserve">: </w:t>
      </w:r>
      <w:r w:rsidRPr="00D3550D">
        <w:t>if</w:t>
      </w:r>
      <w:r w:rsidRPr="00D3550D">
        <w:rPr>
          <w:lang w:val="ru-RU"/>
        </w:rPr>
        <w:t xml:space="preserve"> (</w:t>
      </w:r>
      <w:r w:rsidRPr="00D3550D">
        <w:t>i</w:t>
      </w:r>
      <w:r w:rsidRPr="00D3550D">
        <w:rPr>
          <w:lang w:val="ru-RU"/>
        </w:rPr>
        <w:t>&lt;</w:t>
      </w:r>
      <w:r w:rsidRPr="00D3550D">
        <w:t>k</w:t>
      </w:r>
      <w:r w:rsidRPr="00D3550D">
        <w:rPr>
          <w:lang w:val="ru-RU"/>
        </w:rPr>
        <w:t xml:space="preserve">) </w:t>
      </w:r>
      <w:r w:rsidRPr="00D3550D">
        <w:t>then</w:t>
      </w:r>
      <w:r w:rsidRPr="00D3550D">
        <w:rPr>
          <w:lang w:val="ru-RU"/>
        </w:rPr>
        <w:t xml:space="preserve"> ... </w:t>
      </w:r>
      <w:proofErr w:type="gramStart"/>
      <w:r w:rsidRPr="00D3550D">
        <w:t>endif</w:t>
      </w:r>
      <w:r w:rsidRPr="00D3550D">
        <w:rPr>
          <w:lang w:val="ru-RU"/>
        </w:rPr>
        <w:t xml:space="preserve"> !</w:t>
      </w:r>
      <w:proofErr w:type="gramEnd"/>
      <w:r w:rsidRPr="00D3550D">
        <w:rPr>
          <w:lang w:val="ru-RU"/>
        </w:rPr>
        <w:t xml:space="preserve"> (i&lt;k)</w:t>
      </w:r>
    </w:p>
    <w:p w:rsidR="0026767C" w:rsidRPr="007C74AB" w:rsidRDefault="0026767C" w:rsidP="00F87CE8">
      <w:pPr>
        <w:pStyle w:val="ListParagraph"/>
        <w:rPr>
          <w:lang w:val="ru-RU"/>
        </w:rPr>
      </w:pPr>
    </w:p>
    <w:p w:rsidR="007C74AB" w:rsidRDefault="007C74AB" w:rsidP="00F87CE8">
      <w:pPr>
        <w:pStyle w:val="Heading2"/>
        <w:rPr>
          <w:lang w:val="ru-RU"/>
        </w:rPr>
      </w:pPr>
      <w:bookmarkStart w:id="19" w:name="_Toc93747208"/>
      <w:r>
        <w:rPr>
          <w:lang w:val="ru-RU"/>
        </w:rPr>
        <w:t>Названия файлов и модулей:</w:t>
      </w:r>
      <w:bookmarkEnd w:id="19"/>
    </w:p>
    <w:p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r w:rsidRPr="007C74AB">
        <w:t>CS</w:t>
      </w:r>
      <w:r w:rsidRPr="00826D6E">
        <w:t>_</w:t>
      </w:r>
      <w:r w:rsidRPr="007C74AB">
        <w:t>electron</w:t>
      </w:r>
      <w:r w:rsidR="00826D6E">
        <w:t>s</w:t>
      </w:r>
      <w:r w:rsidRPr="00826D6E">
        <w:t>_</w:t>
      </w:r>
      <w:r w:rsidR="00826D6E">
        <w:t>elastic</w:t>
      </w:r>
      <w:r w:rsidRPr="00826D6E">
        <w:t xml:space="preserve">, </w:t>
      </w:r>
      <w:r w:rsidRPr="007C74AB">
        <w:t>etc</w:t>
      </w:r>
      <w:r w:rsidRPr="00826D6E">
        <w:t>.</w:t>
      </w:r>
    </w:p>
    <w:p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rsidR="00AF0334" w:rsidRDefault="00AF0334" w:rsidP="00F87CE8">
      <w:pPr>
        <w:pStyle w:val="Heading2"/>
        <w:rPr>
          <w:rFonts w:eastAsiaTheme="minorHAnsi"/>
          <w:lang w:val="ru-RU"/>
        </w:rPr>
      </w:pPr>
    </w:p>
    <w:p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rsidR="007C74AB" w:rsidRPr="005F119D" w:rsidRDefault="007C74AB" w:rsidP="00FD24A7">
      <w:pPr>
        <w:pStyle w:val="Heading3"/>
        <w:numPr>
          <w:ilvl w:val="0"/>
          <w:numId w:val="4"/>
        </w:numPr>
      </w:pPr>
      <w:bookmarkStart w:id="21" w:name="_Toc93747210"/>
      <w:r w:rsidRPr="005F119D">
        <w:t>INPUT_DATA.txt</w:t>
      </w:r>
      <w:bookmarkEnd w:id="21"/>
    </w:p>
    <w:p w:rsidR="007C74AB" w:rsidRDefault="007C74AB" w:rsidP="00FD24A7">
      <w:pPr>
        <w:pStyle w:val="Heading3"/>
        <w:numPr>
          <w:ilvl w:val="0"/>
          <w:numId w:val="4"/>
        </w:numPr>
      </w:pPr>
      <w:bookmarkStart w:id="22" w:name="_Toc93747211"/>
      <w:r w:rsidRPr="005F119D">
        <w:t>NUMERICAL_PARAMETERS.txt</w:t>
      </w:r>
      <w:bookmarkEnd w:id="22"/>
    </w:p>
    <w:p w:rsidR="00FD24A7" w:rsidRPr="005F119D" w:rsidRDefault="00FD24A7" w:rsidP="00FD24A7">
      <w:pPr>
        <w:pStyle w:val="ListParagraph"/>
        <w:ind w:firstLine="0"/>
        <w:rPr>
          <w:color w:val="365F91" w:themeColor="accent1" w:themeShade="BF"/>
        </w:rPr>
      </w:pPr>
    </w:p>
    <w:p w:rsidR="00FD24A7" w:rsidRDefault="00FD24A7" w:rsidP="00FD24A7">
      <w:pPr>
        <w:pStyle w:val="Heading3"/>
        <w:numPr>
          <w:ilvl w:val="0"/>
          <w:numId w:val="4"/>
        </w:numPr>
        <w:rPr>
          <w:lang w:val="ru-RU"/>
        </w:rPr>
      </w:pPr>
      <w:bookmarkStart w:id="23" w:name="_Toc93747212"/>
      <w:r>
        <w:rPr>
          <w:lang w:val="ru-RU"/>
        </w:rPr>
        <w:lastRenderedPageBreak/>
        <w:t xml:space="preserve">Папка </w:t>
      </w:r>
      <w:r>
        <w:t>Atomic_parameters</w:t>
      </w:r>
      <w:bookmarkEnd w:id="23"/>
    </w:p>
    <w:p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4A27F9">
        <w:rPr>
          <w:rStyle w:val="FootnoteReference"/>
        </w:rPr>
        <w:footnoteReference w:id="5"/>
      </w:r>
    </w:p>
    <w:p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4A27F9">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rsidR="00883AE9" w:rsidRPr="00883AE9" w:rsidRDefault="00883AE9" w:rsidP="00F87CE8">
      <w:pPr>
        <w:pStyle w:val="ListParagraph"/>
        <w:rPr>
          <w:lang w:val="ru-RU"/>
        </w:rPr>
      </w:pPr>
    </w:p>
    <w:p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отсчитывающиеся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rsidR="00E838FE" w:rsidRPr="00E838FE" w:rsidRDefault="00E838FE" w:rsidP="00F87CE8">
      <w:pPr>
        <w:rPr>
          <w:lang w:val="ru-RU"/>
        </w:rPr>
      </w:pPr>
      <w:r>
        <w:rPr>
          <w:lang w:val="ru-RU"/>
        </w:rPr>
        <w:lastRenderedPageBreak/>
        <w:t>Если есть какое-то несоответсвие между указанными параметрами и файлом с ДОС, могут получиться нефизичные артифакты, такие как ненулевая эффективная масса внутри запрещенной зоны и т.п.</w:t>
      </w:r>
    </w:p>
    <w:p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rsidR="00877139" w:rsidRDefault="00877139" w:rsidP="00F87CE8">
      <w:pPr>
        <w:rPr>
          <w:lang w:val="ru-RU"/>
        </w:rPr>
      </w:pPr>
      <w:r>
        <w:rPr>
          <w:lang w:val="ru-RU"/>
        </w:rPr>
        <w:t>ДОС зоны проводимости не должна заканчиваться на нулевом или близком к нулю значении (в любом случае это артифакт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rsidR="00FD24A7" w:rsidRPr="00387D13" w:rsidRDefault="00FD24A7" w:rsidP="00F87CE8">
      <w:pPr>
        <w:rPr>
          <w:i/>
          <w:lang w:val="ru-RU"/>
        </w:rPr>
      </w:pPr>
    </w:p>
    <w:p w:rsidR="00FD24A7" w:rsidRPr="00FD24A7" w:rsidRDefault="00FD24A7" w:rsidP="00FD24A7">
      <w:pPr>
        <w:pStyle w:val="Heading3"/>
        <w:numPr>
          <w:ilvl w:val="0"/>
          <w:numId w:val="4"/>
        </w:numPr>
        <w:rPr>
          <w:lang w:val="ru-RU"/>
        </w:rPr>
      </w:pPr>
      <w:bookmarkStart w:id="24" w:name="_Toc93747213"/>
      <w:r>
        <w:rPr>
          <w:lang w:val="ru-RU"/>
        </w:rPr>
        <w:t xml:space="preserve">Папка </w:t>
      </w:r>
      <w:r>
        <w:t>Material_parameters</w:t>
      </w:r>
      <w:bookmarkEnd w:id="24"/>
    </w:p>
    <w:p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rsidR="000C0B41" w:rsidRDefault="000C0B41" w:rsidP="00F87CE8">
      <w:pPr>
        <w:pStyle w:val="ListParagraph"/>
        <w:rPr>
          <w:lang w:val="ru-RU"/>
        </w:rPr>
      </w:pPr>
    </w:p>
    <w:p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rsidR="000723D5" w:rsidRDefault="000723D5" w:rsidP="00F87CE8">
      <w:pPr>
        <w:pStyle w:val="ListParagraph"/>
        <w:rPr>
          <w:lang w:val="ru-RU"/>
        </w:rPr>
      </w:pPr>
    </w:p>
    <w:p w:rsidR="000723D5" w:rsidRDefault="000723D5" w:rsidP="00F87CE8">
      <w:pPr>
        <w:pStyle w:val="ListParagraph"/>
        <w:rPr>
          <w:lang w:val="ru-RU"/>
        </w:rPr>
      </w:pPr>
      <w:r>
        <w:rPr>
          <w:lang w:val="ru-RU"/>
        </w:rPr>
        <w:t>ДОС можно указать двумя способами:</w:t>
      </w:r>
    </w:p>
    <w:p w:rsidR="000723D5" w:rsidRDefault="000723D5" w:rsidP="00F87CE8">
      <w:pPr>
        <w:pStyle w:val="ListParagraph"/>
        <w:rPr>
          <w:lang w:val="ru-RU"/>
        </w:rPr>
      </w:pPr>
      <w:r>
        <w:rPr>
          <w:lang w:val="ru-RU"/>
        </w:rPr>
        <w:t>Способ №1:</w:t>
      </w:r>
    </w:p>
    <w:p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rsidR="000723D5" w:rsidRPr="00AD213D" w:rsidRDefault="000723D5" w:rsidP="00F87CE8">
      <w:pPr>
        <w:pStyle w:val="ListParagraph"/>
        <w:rPr>
          <w:lang w:val="ru-RU"/>
        </w:rPr>
      </w:pPr>
      <w:r>
        <w:rPr>
          <w:lang w:val="ru-RU"/>
        </w:rPr>
        <w:t>Способ</w:t>
      </w:r>
      <w:r w:rsidRPr="00AD213D">
        <w:rPr>
          <w:lang w:val="ru-RU"/>
        </w:rPr>
        <w:t xml:space="preserve"> №2:</w:t>
      </w:r>
    </w:p>
    <w:p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и соответсвовать величинам гэ</w:t>
      </w:r>
      <w:r w:rsidR="003958B7">
        <w:rPr>
          <w:lang w:val="ru-RU"/>
        </w:rPr>
        <w:t xml:space="preserve">па и энергии Ферми, указанными </w:t>
      </w:r>
      <w:r>
        <w:rPr>
          <w:lang w:val="ru-RU"/>
        </w:rPr>
        <w:t>выше в том же файле.</w:t>
      </w:r>
    </w:p>
    <w:p w:rsidR="000723D5" w:rsidRPr="000723D5" w:rsidRDefault="000D11C4" w:rsidP="00F87CE8">
      <w:pPr>
        <w:pStyle w:val="ListParagraph"/>
        <w:rPr>
          <w:lang w:val="ru-RU"/>
        </w:rPr>
      </w:pPr>
      <w:r>
        <w:rPr>
          <w:lang w:val="ru-RU"/>
        </w:rPr>
        <w:t>Без указания ДОС, программа испольует значение по умолчанию: модель свободных электронов с шириной запрещенной зоны 10 эВ.</w:t>
      </w:r>
    </w:p>
    <w:p w:rsidR="00E553C4" w:rsidRDefault="00E553C4" w:rsidP="00F87CE8">
      <w:pPr>
        <w:pStyle w:val="ListParagraph"/>
        <w:rPr>
          <w:lang w:val="ru-RU"/>
        </w:rPr>
      </w:pPr>
    </w:p>
    <w:p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rsidR="000A5354" w:rsidRPr="000A5354" w:rsidRDefault="000A5354" w:rsidP="000A5354">
      <w:pPr>
        <w:pStyle w:val="ListParagraph"/>
      </w:pPr>
      <w:r w:rsidRPr="006E25D6">
        <w:rPr>
          <w:lang w:val="ru-RU"/>
        </w:rPr>
        <w:t xml:space="preserve">   </w:t>
      </w:r>
      <w:r>
        <w:t>Work_func = 4.0</w:t>
      </w:r>
      <w:r w:rsidRPr="000A5354">
        <w:t xml:space="preserve">   ! [</w:t>
      </w:r>
      <w:proofErr w:type="gramStart"/>
      <w:r w:rsidRPr="000A5354">
        <w:t>eV</w:t>
      </w:r>
      <w:proofErr w:type="gramEnd"/>
      <w:r w:rsidRPr="000A5354">
        <w:t>]</w:t>
      </w:r>
    </w:p>
    <w:p w:rsidR="000A5354" w:rsidRPr="006E25D6"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6E25D6">
        <w:rPr>
          <w:lang w:val="ru-RU"/>
        </w:rPr>
        <w:t>[</w:t>
      </w:r>
      <w:r w:rsidRPr="000A5354">
        <w:t>A</w:t>
      </w:r>
      <w:r w:rsidRPr="006E25D6">
        <w:rPr>
          <w:lang w:val="ru-RU"/>
        </w:rPr>
        <w:t>]</w:t>
      </w:r>
    </w:p>
    <w:p w:rsidR="000A5354" w:rsidRPr="006E25D6" w:rsidRDefault="000A5354" w:rsidP="000A5354">
      <w:pPr>
        <w:pStyle w:val="ListParagraph"/>
        <w:rPr>
          <w:lang w:val="ru-RU"/>
        </w:rPr>
      </w:pPr>
      <w:r w:rsidRPr="006E25D6">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rsidR="000C0B41" w:rsidRPr="006E25D6" w:rsidRDefault="000C0B41" w:rsidP="00F87CE8">
      <w:pPr>
        <w:pStyle w:val="ListParagraph"/>
        <w:rPr>
          <w:lang w:val="ru-RU"/>
        </w:rPr>
      </w:pPr>
    </w:p>
    <w:p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rsidR="00363AA4" w:rsidRPr="000723D5" w:rsidRDefault="00363AA4" w:rsidP="00F87CE8">
      <w:pPr>
        <w:pStyle w:val="ListParagraph"/>
        <w:rPr>
          <w:lang w:val="ru-RU"/>
        </w:rPr>
      </w:pPr>
    </w:p>
    <w:p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rsidR="00A3513D" w:rsidRPr="00AD213D" w:rsidRDefault="00A3513D" w:rsidP="00F87CE8">
      <w:pPr>
        <w:pStyle w:val="ListParagraph"/>
        <w:rPr>
          <w:lang w:val="ru-RU"/>
        </w:rPr>
      </w:pPr>
      <w:r>
        <w:rPr>
          <w:lang w:val="ru-RU"/>
        </w:rPr>
        <w:t>Где</w:t>
      </w:r>
    </w:p>
    <w:p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рассчета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rsidR="00CD663F" w:rsidRPr="00CD663F" w:rsidRDefault="00CD663F" w:rsidP="00F87CE8">
      <w:pPr>
        <w:pStyle w:val="ListParagraph"/>
      </w:pPr>
      <w:r>
        <w:rPr>
          <w:lang w:val="ru-RU"/>
        </w:rPr>
        <w:t>Например</w:t>
      </w:r>
      <w:r w:rsidRPr="00CD663F">
        <w:t>, Electron_elastic_CS_total_Mott.dat</w:t>
      </w:r>
    </w:p>
    <w:p w:rsidR="00364FE3" w:rsidRDefault="00AD7CEC" w:rsidP="00F87CE8">
      <w:pPr>
        <w:pStyle w:val="ListParagraph"/>
        <w:rPr>
          <w:lang w:val="ru-RU"/>
        </w:rPr>
      </w:pPr>
      <w:r>
        <w:rPr>
          <w:lang w:val="ru-RU"/>
        </w:rPr>
        <w:t xml:space="preserve">При дальнейших рассчетах для этого же материала, сечения считаваются из файлов, а не пересчитываются каждый раз. </w:t>
      </w:r>
    </w:p>
    <w:p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rsidR="00AD7CEC" w:rsidRDefault="00AD7CEC" w:rsidP="00F87CE8">
      <w:pPr>
        <w:pStyle w:val="ListParagraph"/>
        <w:rPr>
          <w:lang w:val="ru-RU"/>
        </w:rPr>
      </w:pPr>
    </w:p>
    <w:p w:rsidR="00FD24A7" w:rsidRDefault="00FD24A7" w:rsidP="00FD24A7">
      <w:pPr>
        <w:pStyle w:val="Heading3"/>
        <w:numPr>
          <w:ilvl w:val="0"/>
          <w:numId w:val="4"/>
        </w:numPr>
        <w:rPr>
          <w:lang w:val="ru-RU"/>
        </w:rPr>
      </w:pPr>
      <w:bookmarkStart w:id="25" w:name="_Toc93747214"/>
      <w:r>
        <w:rPr>
          <w:lang w:val="ru-RU"/>
        </w:rPr>
        <w:t xml:space="preserve">Папка </w:t>
      </w:r>
      <w:r w:rsidRPr="00FD24A7">
        <w:rPr>
          <w:lang w:val="ru-RU"/>
        </w:rPr>
        <w:t>MD_input</w:t>
      </w:r>
      <w:bookmarkEnd w:id="25"/>
    </w:p>
    <w:p w:rsidR="00980748" w:rsidRPr="007B349C" w:rsidRDefault="00980748" w:rsidP="00980748">
      <w:pPr>
        <w:rPr>
          <w:lang w:val="ru-RU"/>
        </w:rPr>
      </w:pPr>
      <w:r>
        <w:rPr>
          <w:lang w:val="ru-RU"/>
        </w:rPr>
        <w:t xml:space="preserve">В этой папке собираны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матреиала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rsidTr="00B939BF">
        <w:tc>
          <w:tcPr>
            <w:tcW w:w="2689" w:type="dxa"/>
          </w:tcPr>
          <w:p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rsidR="00AD191C" w:rsidRDefault="00AD191C" w:rsidP="00B939BF">
            <w:pPr>
              <w:ind w:firstLine="0"/>
              <w:jc w:val="center"/>
              <w:rPr>
                <w:lang w:val="ru-RU"/>
              </w:rPr>
            </w:pPr>
            <w:r>
              <w:rPr>
                <w:lang w:val="ru-RU"/>
              </w:rPr>
              <w:t>Значение</w:t>
            </w:r>
          </w:p>
        </w:tc>
      </w:tr>
      <w:tr w:rsidR="00AD191C" w:rsidRPr="004109AE" w:rsidTr="00B939BF">
        <w:tc>
          <w:tcPr>
            <w:tcW w:w="2689" w:type="dxa"/>
          </w:tcPr>
          <w:p w:rsidR="00AD191C" w:rsidRPr="00AF6556" w:rsidRDefault="00AD191C" w:rsidP="00B939BF">
            <w:pPr>
              <w:ind w:firstLine="0"/>
              <w:jc w:val="center"/>
            </w:pPr>
            <w:r>
              <w:t>Supercell</w:t>
            </w:r>
          </w:p>
        </w:tc>
        <w:tc>
          <w:tcPr>
            <w:tcW w:w="7507" w:type="dxa"/>
          </w:tcPr>
          <w:p w:rsidR="00AD191C" w:rsidRPr="00AD191C" w:rsidRDefault="00AD191C" w:rsidP="00AD191C">
            <w:pPr>
              <w:ind w:firstLine="31"/>
              <w:jc w:val="left"/>
              <w:rPr>
                <w:lang w:val="ru-RU"/>
              </w:rPr>
            </w:pPr>
            <w:r>
              <w:rPr>
                <w:lang w:val="ru-RU"/>
              </w:rPr>
              <w:t>Указание размера МД ячейки</w:t>
            </w:r>
          </w:p>
        </w:tc>
      </w:tr>
      <w:tr w:rsidR="00FA5356" w:rsidRPr="009613FF" w:rsidTr="00B939BF">
        <w:tc>
          <w:tcPr>
            <w:tcW w:w="2689" w:type="dxa"/>
          </w:tcPr>
          <w:p w:rsidR="00FA5356" w:rsidRDefault="00FA5356" w:rsidP="00B939BF">
            <w:pPr>
              <w:ind w:firstLine="0"/>
              <w:jc w:val="center"/>
            </w:pPr>
            <w:r>
              <w:t>Recenter</w:t>
            </w:r>
          </w:p>
        </w:tc>
        <w:tc>
          <w:tcPr>
            <w:tcW w:w="7507" w:type="dxa"/>
          </w:tcPr>
          <w:p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9613FF" w:rsidTr="00B939BF">
        <w:tc>
          <w:tcPr>
            <w:tcW w:w="2689" w:type="dxa"/>
          </w:tcPr>
          <w:p w:rsidR="0063393F" w:rsidRPr="0063393F" w:rsidRDefault="0063393F" w:rsidP="00B939BF">
            <w:pPr>
              <w:ind w:firstLine="0"/>
              <w:jc w:val="center"/>
            </w:pPr>
            <w:r w:rsidRPr="0063393F">
              <w:rPr>
                <w:lang w:val="ru-RU"/>
              </w:rPr>
              <w:t>MC_MD_coupling</w:t>
            </w:r>
          </w:p>
        </w:tc>
        <w:tc>
          <w:tcPr>
            <w:tcW w:w="7507" w:type="dxa"/>
          </w:tcPr>
          <w:p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rsidTr="00B939BF">
        <w:tc>
          <w:tcPr>
            <w:tcW w:w="2689" w:type="dxa"/>
          </w:tcPr>
          <w:p w:rsidR="00AD191C" w:rsidRPr="00AF6556" w:rsidRDefault="00AD191C" w:rsidP="00B939BF">
            <w:pPr>
              <w:ind w:firstLine="0"/>
              <w:jc w:val="center"/>
            </w:pPr>
            <w:r>
              <w:t>Thermostat</w:t>
            </w:r>
          </w:p>
        </w:tc>
        <w:tc>
          <w:tcPr>
            <w:tcW w:w="7507" w:type="dxa"/>
          </w:tcPr>
          <w:p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9613FF" w:rsidTr="00B939BF">
        <w:tc>
          <w:tcPr>
            <w:tcW w:w="2689" w:type="dxa"/>
          </w:tcPr>
          <w:p w:rsidR="00AD191C" w:rsidRPr="00AF6556" w:rsidRDefault="00AD191C" w:rsidP="00B939BF">
            <w:pPr>
              <w:ind w:firstLine="0"/>
              <w:jc w:val="center"/>
            </w:pPr>
            <w:r w:rsidRPr="00AD191C">
              <w:t>Pressure_damp</w:t>
            </w:r>
          </w:p>
        </w:tc>
        <w:tc>
          <w:tcPr>
            <w:tcW w:w="7507" w:type="dxa"/>
          </w:tcPr>
          <w:p w:rsidR="00AD191C" w:rsidRPr="00AD191C" w:rsidRDefault="00AD191C" w:rsidP="00AD191C">
            <w:pPr>
              <w:ind w:firstLine="31"/>
              <w:jc w:val="left"/>
              <w:rPr>
                <w:lang w:val="ru-RU"/>
              </w:rPr>
            </w:pPr>
            <w:r>
              <w:rPr>
                <w:lang w:val="ru-RU"/>
              </w:rPr>
              <w:t>Указание параметров для гошения волн давления (</w:t>
            </w:r>
            <w:r w:rsidRPr="00AD191C">
              <w:rPr>
                <w:i/>
                <w:lang w:val="ru-RU"/>
              </w:rPr>
              <w:t>не тестировано</w:t>
            </w:r>
            <w:r>
              <w:rPr>
                <w:lang w:val="ru-RU"/>
              </w:rPr>
              <w:t>)</w:t>
            </w:r>
          </w:p>
        </w:tc>
      </w:tr>
    </w:tbl>
    <w:p w:rsidR="00AD191C" w:rsidRPr="00FA5356" w:rsidRDefault="00AD191C" w:rsidP="00980748">
      <w:pPr>
        <w:rPr>
          <w:lang w:val="ru-RU"/>
        </w:rPr>
      </w:pPr>
    </w:p>
    <w:p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инорфмацию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rsidR="00980748" w:rsidRDefault="00980748" w:rsidP="00516E7C">
      <w:pPr>
        <w:spacing w:after="0" w:line="240" w:lineRule="auto"/>
      </w:pPr>
      <w:r>
        <w:t>X_start</w:t>
      </w:r>
      <w:r>
        <w:tab/>
        <w:t>X_end</w:t>
      </w:r>
      <w:r>
        <w:tab/>
      </w:r>
      <w:r>
        <w:tab/>
        <w:t>ind_x</w:t>
      </w:r>
    </w:p>
    <w:p w:rsidR="00980748" w:rsidRDefault="00980748" w:rsidP="00516E7C">
      <w:pPr>
        <w:spacing w:after="0" w:line="240" w:lineRule="auto"/>
      </w:pPr>
      <w:r>
        <w:t>Y_start</w:t>
      </w:r>
      <w:r>
        <w:tab/>
        <w:t>Y_end</w:t>
      </w:r>
      <w:r>
        <w:tab/>
      </w:r>
      <w:r>
        <w:tab/>
        <w:t>ind_y</w:t>
      </w:r>
    </w:p>
    <w:p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rsidR="00516E7C" w:rsidRDefault="00962E5E" w:rsidP="00962E5E">
      <w:pPr>
        <w:ind w:firstLine="0"/>
      </w:pPr>
      <w:r>
        <w:rPr>
          <w:noProof/>
        </w:rPr>
        <w:drawing>
          <wp:inline distT="0" distB="0" distL="0" distR="0" wp14:anchorId="6283E757" wp14:editId="67F7DB2C">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rsidR="00516E7C" w:rsidRPr="00A74106" w:rsidRDefault="00516E7C" w:rsidP="00E7094D">
      <w:pPr>
        <w:rPr>
          <w:i/>
          <w:lang w:val="ru-RU"/>
        </w:rPr>
      </w:pPr>
    </w:p>
    <w:p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значние,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rsidR="00FA5356" w:rsidRPr="00EF4C46" w:rsidRDefault="00FA5356" w:rsidP="00980748">
      <w:pPr>
        <w:rPr>
          <w:u w:val="single"/>
          <w:lang w:val="ru-RU"/>
        </w:rPr>
      </w:pPr>
    </w:p>
    <w:p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закоментировать) это ключевое слово.</w:t>
      </w:r>
    </w:p>
    <w:p w:rsidR="00415114" w:rsidRDefault="00415114" w:rsidP="00980748">
      <w:pPr>
        <w:rPr>
          <w:lang w:val="ru-RU"/>
        </w:rPr>
      </w:pPr>
    </w:p>
    <w:p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цилллиндрических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rsidR="00D82F6C" w:rsidRPr="00DA777A" w:rsidRDefault="00D82F6C" w:rsidP="00D82F6C">
      <w:pPr>
        <w:spacing w:after="0"/>
        <w:rPr>
          <w:lang w:val="ru-RU"/>
        </w:rPr>
      </w:pPr>
      <w:r>
        <w:t>MC</w:t>
      </w:r>
      <w:r w:rsidRPr="00DA777A">
        <w:rPr>
          <w:lang w:val="ru-RU"/>
        </w:rPr>
        <w:t>_</w:t>
      </w:r>
      <w:r>
        <w:t>MD</w:t>
      </w:r>
      <w:r w:rsidRPr="00DA777A">
        <w:rPr>
          <w:lang w:val="ru-RU"/>
        </w:rPr>
        <w:t>_</w:t>
      </w:r>
      <w:r>
        <w:t>coupling</w:t>
      </w:r>
      <w:r w:rsidRPr="00DA777A">
        <w:rPr>
          <w:lang w:val="ru-RU"/>
        </w:rPr>
        <w:tab/>
      </w:r>
      <w:r w:rsidRPr="00DA777A">
        <w:rPr>
          <w:lang w:val="ru-RU"/>
        </w:rPr>
        <w:tab/>
        <w:t xml:space="preserve">! </w:t>
      </w:r>
      <w:r>
        <w:rPr>
          <w:lang w:val="ru-RU"/>
        </w:rPr>
        <w:t>маркер</w:t>
      </w:r>
    </w:p>
    <w:p w:rsidR="00D82F6C" w:rsidRPr="00D82F6C" w:rsidRDefault="00D82F6C" w:rsidP="00D82F6C">
      <w:pPr>
        <w:spacing w:after="0"/>
        <w:rPr>
          <w:lang w:val="ru-RU"/>
        </w:rPr>
      </w:pPr>
      <w:r>
        <w:t>Cartesian</w:t>
      </w:r>
      <w:r w:rsidRPr="00DA777A">
        <w:rPr>
          <w:lang w:val="ru-RU"/>
        </w:rPr>
        <w:tab/>
      </w:r>
      <w:proofErr w:type="gramStart"/>
      <w:r w:rsidRPr="00DA777A">
        <w:rPr>
          <w:lang w:val="ru-RU"/>
        </w:rPr>
        <w:t>2</w:t>
      </w:r>
      <w:proofErr w:type="gramEnd"/>
      <w:r w:rsidRPr="00DA777A">
        <w:rPr>
          <w:lang w:val="ru-RU"/>
        </w:rPr>
        <w:tab/>
      </w:r>
      <w:r w:rsidRPr="00DA777A">
        <w:rPr>
          <w:lang w:val="ru-RU"/>
        </w:rPr>
        <w:tab/>
        <w:t xml:space="preserve">! </w:t>
      </w:r>
      <w:r>
        <w:rPr>
          <w:lang w:val="ru-RU"/>
        </w:rPr>
        <w:t>Тип координат; размерность</w:t>
      </w:r>
    </w:p>
    <w:p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rsidR="00FA5356" w:rsidRDefault="00FA5356" w:rsidP="00980748">
      <w:pPr>
        <w:rPr>
          <w:u w:val="single"/>
          <w:lang w:val="ru-RU"/>
        </w:rPr>
      </w:pPr>
    </w:p>
    <w:p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циллиндрической сетки:</w:t>
      </w:r>
    </w:p>
    <w:p w:rsidR="005A1B16" w:rsidRDefault="00510EAD" w:rsidP="00980748">
      <w:r>
        <w:rPr>
          <w:noProof/>
        </w:rPr>
        <w:drawing>
          <wp:inline distT="0" distB="0" distL="0" distR="0" wp14:anchorId="758781CF" wp14:editId="3B882663">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Иллюстрация к несовпадению МК сетки и МД ячейки – в заштрихованной области отсутствуют атомы, энергия переданная из МК в этом циллиндрическом слое не попадет в МД.</w:t>
      </w:r>
    </w:p>
    <w:p w:rsidR="005A1B16" w:rsidRPr="00A74106" w:rsidRDefault="005A1B16" w:rsidP="00980748">
      <w:pPr>
        <w:rPr>
          <w:u w:val="single"/>
          <w:lang w:val="ru-RU"/>
        </w:rPr>
      </w:pPr>
    </w:p>
    <w:p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rsidR="001D386C" w:rsidRDefault="003E7C93" w:rsidP="00980748">
      <w:pPr>
        <w:rPr>
          <w:lang w:val="ru-RU"/>
        </w:rPr>
      </w:pPr>
      <w:r>
        <w:rPr>
          <w:lang w:val="ru-RU"/>
        </w:rPr>
        <w:t xml:space="preserve">Строка №1: название темостата: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на данный момент, это единственный термостат; потом можно будет добавть другие по мере надобности</w:t>
      </w:r>
      <w:r w:rsidRPr="003E7C93">
        <w:rPr>
          <w:lang w:val="ru-RU"/>
        </w:rPr>
        <w:t>)</w:t>
      </w:r>
      <w:r w:rsidR="003516A4" w:rsidRPr="003516A4">
        <w:rPr>
          <w:lang w:val="ru-RU"/>
        </w:rPr>
        <w:t xml:space="preserve">. </w:t>
      </w:r>
    </w:p>
    <w:p w:rsidR="001D386C" w:rsidRPr="003516A4" w:rsidRDefault="003E7C93" w:rsidP="001D386C">
      <w:pPr>
        <w:rPr>
          <w:lang w:val="ru-RU"/>
        </w:rPr>
      </w:pPr>
      <w:r>
        <w:rPr>
          <w:lang w:val="ru-RU"/>
        </w:rPr>
        <w:t>Строка</w:t>
      </w:r>
      <w:r w:rsidRPr="003E7C93">
        <w:rPr>
          <w:lang w:val="ru-RU"/>
        </w:rPr>
        <w:t xml:space="preserve"> №2: </w:t>
      </w:r>
      <w:r>
        <w:rPr>
          <w:lang w:val="ru-RU"/>
        </w:rPr>
        <w:t>содежр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rsidR="003E7C93" w:rsidRDefault="003E7C93" w:rsidP="003E7C93">
      <w:pPr>
        <w:rPr>
          <w:lang w:val="ru-RU"/>
        </w:rPr>
      </w:pPr>
      <w:r>
        <w:rPr>
          <w:lang w:val="ru-RU"/>
        </w:rPr>
        <w:t xml:space="preserve">Следущие три строки задают толщину термостата, отсчитываемую от границ МД ячейки: </w:t>
      </w:r>
    </w:p>
    <w:p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соответсвующей строке нужно указать отрицательное число. Чтобы вообще не использовать термостат, можно просто не указывать это ключевое слово в файле (например, закоментировать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rsidR="00FA5356" w:rsidRDefault="00FA5356" w:rsidP="001E0606">
      <w:pPr>
        <w:rPr>
          <w:u w:val="single"/>
          <w:lang w:val="ru-RU"/>
        </w:rPr>
      </w:pPr>
    </w:p>
    <w:p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rsidR="00516E7C" w:rsidRDefault="00516E7C" w:rsidP="003E7C93">
      <w:pPr>
        <w:rPr>
          <w:lang w:val="ru-RU"/>
        </w:rPr>
      </w:pPr>
      <w:r>
        <w:rPr>
          <w:lang w:val="ru-RU"/>
        </w:rPr>
        <w:t>Строка №1: После него указывается характерное время затухания давления</w:t>
      </w:r>
    </w:p>
    <w:p w:rsidR="001E0606" w:rsidRDefault="00516E7C" w:rsidP="001E0606">
      <w:pPr>
        <w:rPr>
          <w:lang w:val="ru-RU"/>
        </w:rPr>
      </w:pPr>
      <w:r>
        <w:rPr>
          <w:lang w:val="ru-RU"/>
        </w:rPr>
        <w:t xml:space="preserve">В следующих строках указывается толщина слоя с подвлением давления, вдоль каждой оси, остчитываемой от границы МД ячейки. </w:t>
      </w:r>
      <w:r w:rsidR="001E0606">
        <w:rPr>
          <w:lang w:val="ru-RU"/>
        </w:rPr>
        <w:t>Чтобы не использовать гашение давления у какой-то границы, в соответсвующей строке нужно указать отрицательное число. Чтобы вообще не использовать его, можно просто не указывать это ключевое слово в файле (например, закоментировать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rsidR="00644EDB" w:rsidRPr="00516E7C" w:rsidRDefault="00644EDB" w:rsidP="00980748">
      <w:pPr>
        <w:rPr>
          <w:lang w:val="ru-RU"/>
        </w:rPr>
      </w:pPr>
    </w:p>
    <w:p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4A27F9">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rsidR="009C3A65" w:rsidRDefault="00404429" w:rsidP="00980748">
      <w:pPr>
        <w:rPr>
          <w:lang w:val="ru-RU"/>
        </w:rPr>
      </w:pPr>
      <w:r>
        <w:rPr>
          <w:noProof/>
        </w:rPr>
        <w:lastRenderedPageBreak/>
        <w:drawing>
          <wp:inline distT="0" distB="0" distL="0" distR="0" wp14:anchorId="16642E7B" wp14:editId="0AAF3643">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rsidR="009C3A65" w:rsidRPr="007B349C" w:rsidRDefault="009C3A65" w:rsidP="00980748">
      <w:pPr>
        <w:rPr>
          <w:lang w:val="ru-RU"/>
        </w:rPr>
      </w:pPr>
    </w:p>
    <w:p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rsidR="00020CB0" w:rsidRDefault="006627F2" w:rsidP="00980748">
      <w:pPr>
        <w:rPr>
          <w:lang w:val="ru-RU"/>
        </w:rPr>
      </w:pPr>
      <w:r>
        <w:rPr>
          <w:lang w:val="ru-RU"/>
        </w:rPr>
        <w:t>Файл должен содержать два блока с данными, с пометками:</w:t>
      </w:r>
    </w:p>
    <w:p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rsidR="006627F2" w:rsidRDefault="006627F2" w:rsidP="00980748">
      <w:pPr>
        <w:rPr>
          <w:lang w:val="ru-RU"/>
        </w:rPr>
      </w:pPr>
      <w:r>
        <w:rPr>
          <w:lang w:val="ru-RU"/>
        </w:rPr>
        <w:t>Первой строкой указывается количество атомов в элементарной ячейке</w:t>
      </w:r>
    </w:p>
    <w:p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rsidR="006627F2" w:rsidRDefault="006627F2" w:rsidP="00827902">
      <w:pPr>
        <w:pStyle w:val="ListParagraph"/>
        <w:numPr>
          <w:ilvl w:val="0"/>
          <w:numId w:val="36"/>
        </w:numPr>
        <w:rPr>
          <w:lang w:val="ru-RU"/>
        </w:rPr>
      </w:pPr>
      <w:r>
        <w:rPr>
          <w:lang w:val="ru-RU"/>
        </w:rPr>
        <w:t>Имя элемента</w:t>
      </w:r>
    </w:p>
    <w:p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Pr>
          <w:lang w:val="ru-RU"/>
        </w:rPr>
        <w:t>указывающа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rsidR="009C3A65" w:rsidRDefault="009C3A65" w:rsidP="009C3A65">
      <w:pPr>
        <w:rPr>
          <w:lang w:val="ru-RU"/>
        </w:rPr>
      </w:pPr>
      <w:r>
        <w:rPr>
          <w:noProof/>
        </w:rPr>
        <w:drawing>
          <wp:inline distT="0" distB="0" distL="0" distR="0" wp14:anchorId="6AC4463B" wp14:editId="6CB6C937">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rsidR="009C3A65" w:rsidRPr="009C3A65" w:rsidRDefault="009C3A65" w:rsidP="009C3A65">
      <w:pPr>
        <w:rPr>
          <w:lang w:val="ru-RU"/>
        </w:rPr>
      </w:pPr>
    </w:p>
    <w:p w:rsidR="00613E04" w:rsidRDefault="00613E04" w:rsidP="00980748">
      <w:pPr>
        <w:rPr>
          <w:lang w:val="ru-RU"/>
        </w:rPr>
      </w:pPr>
      <w:r>
        <w:rPr>
          <w:lang w:val="ru-RU"/>
        </w:rPr>
        <w:lastRenderedPageBreak/>
        <w:t>В) Задание скоростей атомов</w:t>
      </w:r>
    </w:p>
    <w:p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задание случайных скоростей атомов в соответсвии с распределением Максвелла для заданной температуры системы.</w:t>
      </w:r>
    </w:p>
    <w:p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ля задания случайных скоростей в соотв</w:t>
      </w:r>
      <w:r w:rsidR="00A04C32">
        <w:rPr>
          <w:lang w:val="ru-RU"/>
        </w:rPr>
        <w:t>етсвии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соотвестсвии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rsidR="00356034" w:rsidRPr="00AD091B" w:rsidRDefault="00356034" w:rsidP="00356034">
      <w:pPr>
        <w:rPr>
          <w:lang w:val="ru-RU"/>
        </w:rPr>
      </w:pPr>
      <w:r>
        <w:rPr>
          <w:lang w:val="ru-RU"/>
        </w:rPr>
        <w:t xml:space="preserve"> </w:t>
      </w:r>
    </w:p>
    <w:p w:rsidR="00613E04" w:rsidRDefault="006736EB" w:rsidP="00980748">
      <w:pPr>
        <w:rPr>
          <w:lang w:val="ru-RU"/>
        </w:rPr>
      </w:pPr>
      <w:r>
        <w:rPr>
          <w:lang w:val="ru-RU"/>
        </w:rPr>
        <w:t>Г) Задание МД потенциала</w:t>
      </w:r>
    </w:p>
    <w:p w:rsidR="001F3ECB" w:rsidRDefault="001F3ECB" w:rsidP="00980748">
      <w:pPr>
        <w:rPr>
          <w:lang w:val="ru-RU"/>
        </w:rPr>
      </w:pPr>
      <w:r>
        <w:rPr>
          <w:lang w:val="ru-RU"/>
        </w:rPr>
        <w:t>Файл с параметрами потенциала должен называться в следующем формате:</w:t>
      </w:r>
    </w:p>
    <w:p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rsidR="001F3ECB" w:rsidRDefault="00FF0FCC" w:rsidP="00980748">
      <w:pPr>
        <w:rPr>
          <w:lang w:val="ru-RU"/>
        </w:rPr>
      </w:pPr>
      <w:r>
        <w:rPr>
          <w:lang w:val="ru-RU"/>
        </w:rPr>
        <w:t>В файле потенциал должен задаваться в следующем формате:</w:t>
      </w:r>
    </w:p>
    <w:p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rsidTr="00FF0FCC">
        <w:tc>
          <w:tcPr>
            <w:tcW w:w="2689" w:type="dxa"/>
          </w:tcPr>
          <w:p w:rsidR="00FF0FCC" w:rsidRDefault="00FF0FCC" w:rsidP="00FF0FCC">
            <w:pPr>
              <w:ind w:firstLine="0"/>
              <w:jc w:val="center"/>
              <w:rPr>
                <w:lang w:val="ru-RU"/>
              </w:rPr>
            </w:pPr>
            <w:r>
              <w:rPr>
                <w:lang w:val="ru-RU"/>
              </w:rPr>
              <w:t>Название потенциала</w:t>
            </w:r>
          </w:p>
        </w:tc>
        <w:tc>
          <w:tcPr>
            <w:tcW w:w="7507" w:type="dxa"/>
          </w:tcPr>
          <w:p w:rsidR="00FF0FCC" w:rsidRDefault="00FF0FCC" w:rsidP="00C66910">
            <w:pPr>
              <w:ind w:firstLine="0"/>
              <w:jc w:val="center"/>
              <w:rPr>
                <w:lang w:val="ru-RU"/>
              </w:rPr>
            </w:pPr>
            <w:r>
              <w:rPr>
                <w:lang w:val="ru-RU"/>
              </w:rPr>
              <w:t>Потенциал</w:t>
            </w:r>
          </w:p>
        </w:tc>
      </w:tr>
      <w:tr w:rsidR="00FF0FCC" w:rsidRPr="009613FF" w:rsidTr="00FF0FCC">
        <w:tc>
          <w:tcPr>
            <w:tcW w:w="2689" w:type="dxa"/>
          </w:tcPr>
          <w:p w:rsidR="00FF0FCC" w:rsidRPr="00AF6556" w:rsidRDefault="00FF0FCC" w:rsidP="00AF6556">
            <w:pPr>
              <w:ind w:firstLine="0"/>
              <w:jc w:val="center"/>
            </w:pPr>
            <w:r w:rsidRPr="00AF6556">
              <w:t>LJ</w:t>
            </w:r>
          </w:p>
        </w:tc>
        <w:tc>
          <w:tcPr>
            <w:tcW w:w="7507" w:type="dxa"/>
          </w:tcPr>
          <w:p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rsidTr="00FF0FCC">
        <w:tc>
          <w:tcPr>
            <w:tcW w:w="2689" w:type="dxa"/>
          </w:tcPr>
          <w:p w:rsidR="00FF0FCC" w:rsidRPr="00AF6556" w:rsidRDefault="00FF0FCC" w:rsidP="00AF6556">
            <w:pPr>
              <w:ind w:firstLine="0"/>
              <w:jc w:val="center"/>
            </w:pPr>
            <w:r w:rsidRPr="00AF6556">
              <w:lastRenderedPageBreak/>
              <w:t>Buck</w:t>
            </w:r>
          </w:p>
        </w:tc>
        <w:tc>
          <w:tcPr>
            <w:tcW w:w="7507" w:type="dxa"/>
          </w:tcPr>
          <w:p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rsidTr="00A43EE3">
        <w:tc>
          <w:tcPr>
            <w:tcW w:w="2689" w:type="dxa"/>
          </w:tcPr>
          <w:p w:rsidR="00AF6556" w:rsidRPr="00AF6556" w:rsidRDefault="00AF6556" w:rsidP="00AF6556">
            <w:pPr>
              <w:ind w:firstLine="0"/>
              <w:jc w:val="center"/>
            </w:pPr>
            <w:r w:rsidRPr="00AF6556">
              <w:t>Matsui</w:t>
            </w:r>
          </w:p>
        </w:tc>
        <w:tc>
          <w:tcPr>
            <w:tcW w:w="7507" w:type="dxa"/>
          </w:tcPr>
          <w:p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3830CF" w:rsidRPr="00B939BF" w:rsidTr="007A2D74">
        <w:tc>
          <w:tcPr>
            <w:tcW w:w="2689" w:type="dxa"/>
          </w:tcPr>
          <w:p w:rsidR="003830CF" w:rsidRPr="00B939BF" w:rsidRDefault="003830CF" w:rsidP="007A2D74">
            <w:pPr>
              <w:ind w:firstLine="0"/>
              <w:jc w:val="center"/>
            </w:pPr>
            <w:r>
              <w:t>Power_law</w:t>
            </w:r>
          </w:p>
        </w:tc>
        <w:tc>
          <w:tcPr>
            <w:tcW w:w="7507" w:type="dxa"/>
          </w:tcPr>
          <w:p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9613FF" w:rsidTr="00FF0FCC">
        <w:tc>
          <w:tcPr>
            <w:tcW w:w="2689" w:type="dxa"/>
          </w:tcPr>
          <w:p w:rsidR="005F53D3" w:rsidRPr="00AF6556" w:rsidRDefault="005F53D3" w:rsidP="00AF6556">
            <w:pPr>
              <w:ind w:firstLine="0"/>
              <w:jc w:val="center"/>
            </w:pPr>
            <w:r>
              <w:t>Exponential</w:t>
            </w:r>
          </w:p>
        </w:tc>
        <w:tc>
          <w:tcPr>
            <w:tcW w:w="7507" w:type="dxa"/>
          </w:tcPr>
          <w:p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9613FF" w:rsidTr="00FF0FCC">
        <w:tc>
          <w:tcPr>
            <w:tcW w:w="2689" w:type="dxa"/>
          </w:tcPr>
          <w:p w:rsidR="00F6579F" w:rsidRPr="00AF6556" w:rsidRDefault="00F6579F" w:rsidP="00F6579F">
            <w:pPr>
              <w:ind w:firstLine="0"/>
              <w:jc w:val="center"/>
            </w:pPr>
            <w:r w:rsidRPr="00AF6556">
              <w:t>Coulomb</w:t>
            </w:r>
          </w:p>
        </w:tc>
        <w:tc>
          <w:tcPr>
            <w:tcW w:w="7507" w:type="dxa"/>
          </w:tcPr>
          <w:p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9613FF" w:rsidTr="00FF0FCC">
        <w:tc>
          <w:tcPr>
            <w:tcW w:w="2689" w:type="dxa"/>
          </w:tcPr>
          <w:p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rsidTr="00FF0FCC">
        <w:tc>
          <w:tcPr>
            <w:tcW w:w="2689" w:type="dxa"/>
          </w:tcPr>
          <w:p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B400D4">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9613FF" w:rsidTr="00FF0FCC">
        <w:tc>
          <w:tcPr>
            <w:tcW w:w="2689" w:type="dxa"/>
          </w:tcPr>
          <w:p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rsidTr="00FF0FCC">
        <w:tc>
          <w:tcPr>
            <w:tcW w:w="2689" w:type="dxa"/>
          </w:tcPr>
          <w:p w:rsidR="00F6579F" w:rsidRPr="00AE283D" w:rsidRDefault="00F6579F" w:rsidP="00F6579F">
            <w:pPr>
              <w:ind w:firstLine="0"/>
              <w:jc w:val="center"/>
              <w:rPr>
                <w:lang w:val="ru-RU"/>
              </w:rPr>
            </w:pPr>
            <w:r w:rsidRPr="00AF6556">
              <w:t>ZBL</w:t>
            </w:r>
          </w:p>
        </w:tc>
        <w:tc>
          <w:tcPr>
            <w:tcW w:w="7507" w:type="dxa"/>
          </w:tcPr>
          <w:p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9613FF" w:rsidTr="00B939BF">
        <w:tc>
          <w:tcPr>
            <w:tcW w:w="2689" w:type="dxa"/>
          </w:tcPr>
          <w:p w:rsidR="00F6579F" w:rsidRPr="00AE283D" w:rsidRDefault="00F6579F" w:rsidP="00F6579F">
            <w:pPr>
              <w:ind w:firstLine="0"/>
              <w:jc w:val="center"/>
              <w:rPr>
                <w:lang w:val="ru-RU"/>
              </w:rPr>
            </w:pPr>
            <w:r w:rsidRPr="00AF6556">
              <w:t>Morse</w:t>
            </w:r>
          </w:p>
        </w:tc>
        <w:tc>
          <w:tcPr>
            <w:tcW w:w="7507" w:type="dxa"/>
          </w:tcPr>
          <w:p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rsidR="009B2AAD" w:rsidRPr="005F53D3" w:rsidRDefault="009B2AAD" w:rsidP="00980748">
      <w:pPr>
        <w:rPr>
          <w:lang w:val="ru-RU"/>
        </w:rPr>
      </w:pPr>
    </w:p>
    <w:p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rsidTr="00A43EE3">
        <w:tc>
          <w:tcPr>
            <w:tcW w:w="2689" w:type="dxa"/>
          </w:tcPr>
          <w:p w:rsidR="00260A8E" w:rsidRDefault="00260A8E" w:rsidP="00A43EE3">
            <w:pPr>
              <w:ind w:firstLine="0"/>
              <w:jc w:val="center"/>
              <w:rPr>
                <w:lang w:val="ru-RU"/>
              </w:rPr>
            </w:pPr>
            <w:r>
              <w:rPr>
                <w:lang w:val="ru-RU"/>
              </w:rPr>
              <w:t>Название потенциала</w:t>
            </w:r>
          </w:p>
        </w:tc>
        <w:tc>
          <w:tcPr>
            <w:tcW w:w="7507" w:type="dxa"/>
          </w:tcPr>
          <w:p w:rsidR="00260A8E" w:rsidRDefault="00260A8E" w:rsidP="009933CD">
            <w:pPr>
              <w:ind w:firstLine="0"/>
              <w:jc w:val="center"/>
              <w:rPr>
                <w:lang w:val="ru-RU"/>
              </w:rPr>
            </w:pPr>
            <w:r>
              <w:rPr>
                <w:lang w:val="ru-RU"/>
              </w:rPr>
              <w:t>Параметры</w:t>
            </w:r>
          </w:p>
        </w:tc>
      </w:tr>
      <w:tr w:rsidR="00260A8E" w:rsidRPr="009613FF" w:rsidTr="00A43EE3">
        <w:tc>
          <w:tcPr>
            <w:tcW w:w="2689" w:type="dxa"/>
          </w:tcPr>
          <w:p w:rsidR="00260A8E" w:rsidRPr="00AE283D" w:rsidRDefault="00260A8E" w:rsidP="00A43EE3">
            <w:pPr>
              <w:ind w:firstLine="0"/>
              <w:jc w:val="center"/>
              <w:rPr>
                <w:lang w:val="ru-RU"/>
              </w:rPr>
            </w:pPr>
            <w:r>
              <w:t>LJ</w:t>
            </w:r>
          </w:p>
        </w:tc>
        <w:tc>
          <w:tcPr>
            <w:tcW w:w="7507" w:type="dxa"/>
          </w:tcPr>
          <w:p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p>
          <w:p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соответсвенно</w:t>
            </w:r>
          </w:p>
        </w:tc>
      </w:tr>
      <w:tr w:rsidR="00260A8E" w:rsidRPr="00AE283D" w:rsidTr="00A43EE3">
        <w:tc>
          <w:tcPr>
            <w:tcW w:w="2689" w:type="dxa"/>
          </w:tcPr>
          <w:p w:rsidR="00260A8E" w:rsidRPr="00514065" w:rsidRDefault="00260A8E" w:rsidP="00A43EE3">
            <w:pPr>
              <w:ind w:firstLine="0"/>
              <w:jc w:val="center"/>
              <w:rPr>
                <w:lang w:val="ru-RU"/>
              </w:rPr>
            </w:pPr>
            <w:r w:rsidRPr="00FF0FCC">
              <w:t>Buck</w:t>
            </w:r>
          </w:p>
        </w:tc>
        <w:tc>
          <w:tcPr>
            <w:tcW w:w="7507" w:type="dxa"/>
          </w:tcPr>
          <w:p w:rsidR="00514065" w:rsidRPr="00514065" w:rsidRDefault="00514065" w:rsidP="00514065">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p>
          <w:p w:rsidR="00260A8E" w:rsidRPr="006D6F58" w:rsidRDefault="00514065" w:rsidP="00514065">
            <w:pPr>
              <w:ind w:firstLine="0"/>
              <w:jc w:val="left"/>
            </w:pPr>
            <w:r w:rsidRPr="006D6F58">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rsidTr="00B939BF">
        <w:tc>
          <w:tcPr>
            <w:tcW w:w="2689" w:type="dxa"/>
          </w:tcPr>
          <w:p w:rsidR="00E67C32" w:rsidRPr="00514065" w:rsidRDefault="00E67C32" w:rsidP="00B939BF">
            <w:pPr>
              <w:ind w:firstLine="0"/>
              <w:jc w:val="center"/>
              <w:rPr>
                <w:lang w:val="ru-RU"/>
              </w:rPr>
            </w:pPr>
            <w:r w:rsidRPr="00AF6556">
              <w:t>Matsui</w:t>
            </w:r>
          </w:p>
        </w:tc>
        <w:tc>
          <w:tcPr>
            <w:tcW w:w="7507" w:type="dxa"/>
          </w:tcPr>
          <w:p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p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E67C32" w:rsidRPr="00AE283D" w:rsidTr="00A43EE3">
        <w:tc>
          <w:tcPr>
            <w:tcW w:w="2689" w:type="dxa"/>
          </w:tcPr>
          <w:p w:rsidR="00E67C32" w:rsidRPr="00AE283D" w:rsidRDefault="00E6249E" w:rsidP="00A43EE3">
            <w:pPr>
              <w:ind w:firstLine="0"/>
              <w:jc w:val="center"/>
              <w:rPr>
                <w:lang w:val="ru-RU"/>
              </w:rPr>
            </w:pPr>
            <w:r>
              <w:t>Power</w:t>
            </w:r>
            <w:r w:rsidRPr="00AE283D">
              <w:rPr>
                <w:lang w:val="ru-RU"/>
              </w:rPr>
              <w:t>_</w:t>
            </w:r>
            <w:r>
              <w:t>law</w:t>
            </w:r>
          </w:p>
        </w:tc>
        <w:tc>
          <w:tcPr>
            <w:tcW w:w="7507" w:type="dxa"/>
          </w:tcPr>
          <w:p w:rsidR="00E6249E" w:rsidRPr="00514065" w:rsidRDefault="00E6249E" w:rsidP="00E6249E">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p w:rsidR="00E67C32" w:rsidRPr="00AE283D" w:rsidRDefault="00E6249E" w:rsidP="00E6249E">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E6249E" w:rsidRPr="00AE283D" w:rsidTr="00A43EE3">
        <w:tc>
          <w:tcPr>
            <w:tcW w:w="2689" w:type="dxa"/>
          </w:tcPr>
          <w:p w:rsidR="00E6249E" w:rsidRPr="00AE283D" w:rsidRDefault="00E6249E" w:rsidP="00A43EE3">
            <w:pPr>
              <w:ind w:firstLine="0"/>
              <w:jc w:val="center"/>
              <w:rPr>
                <w:lang w:val="ru-RU"/>
              </w:rPr>
            </w:pPr>
            <w:r>
              <w:lastRenderedPageBreak/>
              <w:t>Exponential</w:t>
            </w:r>
          </w:p>
        </w:tc>
        <w:tc>
          <w:tcPr>
            <w:tcW w:w="7507" w:type="dxa"/>
          </w:tcPr>
          <w:p w:rsidR="00E6249E" w:rsidRPr="00E6249E" w:rsidRDefault="00E6249E" w:rsidP="00E6249E">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p w:rsidR="00E6249E" w:rsidRPr="00E6249E" w:rsidRDefault="00E6249E" w:rsidP="00E6249E">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F6579F" w:rsidRPr="009613FF" w:rsidTr="00A43EE3">
        <w:tc>
          <w:tcPr>
            <w:tcW w:w="2689" w:type="dxa"/>
          </w:tcPr>
          <w:p w:rsidR="00F6579F" w:rsidRPr="00514065" w:rsidRDefault="00F6579F" w:rsidP="00F6579F">
            <w:pPr>
              <w:ind w:firstLine="0"/>
              <w:jc w:val="center"/>
              <w:rPr>
                <w:lang w:val="ru-RU"/>
              </w:rPr>
            </w:pPr>
            <w:r>
              <w:t>Coulomb</w:t>
            </w:r>
          </w:p>
        </w:tc>
        <w:tc>
          <w:tcPr>
            <w:tcW w:w="7507" w:type="dxa"/>
          </w:tcPr>
          <w:p w:rsidR="00F6579F" w:rsidRPr="00957F20" w:rsidRDefault="00F6579F" w:rsidP="00F6579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sidR="00957F20">
              <w:rPr>
                <w:i/>
                <w:lang w:val="ru-RU"/>
              </w:rPr>
              <w:t>не используется</w:t>
            </w:r>
            <w:r>
              <w:rPr>
                <w:i/>
                <w:lang w:val="ru-RU"/>
              </w:rPr>
              <w:t xml:space="preserve">,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Pr>
                <w:lang w:val="ru-RU"/>
              </w:rPr>
              <w:t>)</w:t>
            </w:r>
          </w:p>
          <w:p w:rsidR="00F6579F" w:rsidRPr="00BA2BA4" w:rsidRDefault="00F6579F" w:rsidP="00F6579F">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F6579F" w:rsidRPr="009613FF" w:rsidTr="00A43EE3">
        <w:tc>
          <w:tcPr>
            <w:tcW w:w="2689" w:type="dxa"/>
          </w:tcPr>
          <w:p w:rsidR="00F6579F" w:rsidRPr="00514065" w:rsidRDefault="00F6579F" w:rsidP="00F6579F">
            <w:pPr>
              <w:ind w:firstLine="0"/>
              <w:jc w:val="center"/>
              <w:rPr>
                <w:lang w:val="ru-RU"/>
              </w:rPr>
            </w:pPr>
            <w:r>
              <w:t>Coulomb</w:t>
            </w:r>
            <w:r w:rsidRPr="00F6579F">
              <w:rPr>
                <w:lang w:val="ru-RU"/>
              </w:rPr>
              <w:t>_</w:t>
            </w:r>
            <w:r>
              <w:t>Ewald</w:t>
            </w:r>
          </w:p>
        </w:tc>
        <w:tc>
          <w:tcPr>
            <w:tcW w:w="7507" w:type="dxa"/>
          </w:tcPr>
          <w:p w:rsidR="00F6579F" w:rsidRPr="00514065" w:rsidRDefault="00F6579F" w:rsidP="00F6579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не исползьуется в расчете)</w:t>
            </w:r>
          </w:p>
          <w:p w:rsidR="00F6579F" w:rsidRPr="00BA2BA4" w:rsidRDefault="00F6579F" w:rsidP="00F6579F">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F6579F" w:rsidRPr="009613FF" w:rsidTr="00A43EE3">
        <w:tc>
          <w:tcPr>
            <w:tcW w:w="2689" w:type="dxa"/>
          </w:tcPr>
          <w:p w:rsidR="00F6579F" w:rsidRPr="00FF0FCC" w:rsidRDefault="00F6579F" w:rsidP="00F6579F">
            <w:pPr>
              <w:ind w:firstLine="0"/>
              <w:jc w:val="center"/>
            </w:pPr>
            <w:r>
              <w:t>Soft_Coulomb</w:t>
            </w:r>
          </w:p>
        </w:tc>
        <w:tc>
          <w:tcPr>
            <w:tcW w:w="7507" w:type="dxa"/>
          </w:tcPr>
          <w:p w:rsidR="00F6579F" w:rsidRPr="00514065" w:rsidRDefault="00F6579F" w:rsidP="00F6579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p w:rsidR="00F6579F" w:rsidRPr="00BA2BA4" w:rsidRDefault="00F6579F" w:rsidP="00F6579F">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F6579F" w:rsidRPr="009613FF" w:rsidTr="00A43EE3">
        <w:tc>
          <w:tcPr>
            <w:tcW w:w="2689" w:type="dxa"/>
          </w:tcPr>
          <w:p w:rsidR="00F6579F" w:rsidRPr="00FF0FCC" w:rsidRDefault="00F6579F" w:rsidP="00F6579F">
            <w:pPr>
              <w:ind w:firstLine="0"/>
              <w:jc w:val="center"/>
            </w:pPr>
            <w:r>
              <w:t>Morse</w:t>
            </w:r>
          </w:p>
        </w:tc>
        <w:tc>
          <w:tcPr>
            <w:tcW w:w="7507" w:type="dxa"/>
          </w:tcPr>
          <w:p w:rsidR="00F6579F" w:rsidRPr="00514065" w:rsidRDefault="00F6579F" w:rsidP="00F6579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p w:rsidR="00F6579F" w:rsidRPr="00EE2563" w:rsidRDefault="00F6579F" w:rsidP="00F6579F">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венно</w:t>
            </w:r>
          </w:p>
        </w:tc>
      </w:tr>
      <w:tr w:rsidR="00F6579F" w:rsidRPr="009613FF" w:rsidTr="00A43EE3">
        <w:tc>
          <w:tcPr>
            <w:tcW w:w="2689" w:type="dxa"/>
          </w:tcPr>
          <w:p w:rsidR="00F6579F" w:rsidRPr="00FF0FCC" w:rsidRDefault="00F6579F" w:rsidP="00F6579F">
            <w:pPr>
              <w:ind w:firstLine="0"/>
              <w:jc w:val="center"/>
            </w:pPr>
            <w:r>
              <w:t>ZBL</w:t>
            </w:r>
          </w:p>
        </w:tc>
        <w:tc>
          <w:tcPr>
            <w:tcW w:w="7507" w:type="dxa"/>
          </w:tcPr>
          <w:p w:rsidR="00F6579F" w:rsidRPr="00514065" w:rsidRDefault="00F6579F" w:rsidP="00F6579F">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p>
        </w:tc>
      </w:tr>
      <w:tr w:rsidR="00F6579F" w:rsidRPr="009613FF" w:rsidTr="00A43EE3">
        <w:tc>
          <w:tcPr>
            <w:tcW w:w="2689" w:type="dxa"/>
          </w:tcPr>
          <w:p w:rsidR="00F6579F" w:rsidRPr="00BA2BA4" w:rsidRDefault="00F6579F" w:rsidP="00F6579F">
            <w:pPr>
              <w:ind w:firstLine="0"/>
              <w:jc w:val="center"/>
              <w:rPr>
                <w:lang w:val="ru-RU"/>
              </w:rPr>
            </w:pPr>
          </w:p>
        </w:tc>
        <w:tc>
          <w:tcPr>
            <w:tcW w:w="7507" w:type="dxa"/>
          </w:tcPr>
          <w:p w:rsidR="00F6579F" w:rsidRPr="00BA2BA4" w:rsidRDefault="00F6579F" w:rsidP="00F6579F">
            <w:pPr>
              <w:ind w:firstLine="0"/>
              <w:jc w:val="left"/>
              <w:rPr>
                <w:lang w:val="ru-RU"/>
              </w:rPr>
            </w:pPr>
          </w:p>
        </w:tc>
      </w:tr>
    </w:tbl>
    <w:p w:rsidR="00537D05" w:rsidRDefault="00537D05" w:rsidP="00537D05">
      <w:pPr>
        <w:rPr>
          <w:lang w:val="ru-RU"/>
        </w:rPr>
      </w:pPr>
    </w:p>
    <w:p w:rsidR="00E84DE1" w:rsidRPr="00E84DE1" w:rsidRDefault="00537D05" w:rsidP="00E84DE1">
      <w:pPr>
        <w:rPr>
          <w:lang w:val="ru-RU"/>
        </w:rPr>
      </w:pPr>
      <w:r>
        <w:rPr>
          <w:lang w:val="ru-RU"/>
        </w:rPr>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rsidR="00FD24A7" w:rsidRPr="00FF0FCC" w:rsidRDefault="00FD24A7" w:rsidP="00F87CE8">
      <w:pPr>
        <w:pStyle w:val="ListParagraph"/>
        <w:rPr>
          <w:lang w:val="ru-RU"/>
        </w:rPr>
      </w:pPr>
    </w:p>
    <w:p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Normalized_CDF</w:t>
      </w:r>
      <w:bookmarkEnd w:id="29"/>
    </w:p>
    <w:p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rsidR="007E0850" w:rsidRPr="00FD24A7" w:rsidRDefault="007E0850" w:rsidP="00FD24A7">
      <w:pPr>
        <w:rPr>
          <w:i/>
          <w:color w:val="1F497D" w:themeColor="text2"/>
          <w:lang w:val="ru-RU"/>
        </w:rPr>
      </w:pPr>
      <w:r w:rsidRPr="00FD24A7">
        <w:rPr>
          <w:i/>
          <w:lang w:val="ru-RU"/>
        </w:rPr>
        <w:t>При задании нового материала, когда коэффициенты КДФ подбираются автоматически, обызательно нужно проверить, что КДФ с коэффициентами из файла Optical_data_[</w:t>
      </w:r>
      <w:r w:rsidRPr="00FD24A7">
        <w:rPr>
          <w:i/>
        </w:rPr>
        <w:t>shell</w:t>
      </w:r>
      <w:r w:rsidRPr="00FD24A7">
        <w:rPr>
          <w:i/>
          <w:lang w:val="ru-RU"/>
        </w:rPr>
        <w:t>].dat дают функцию, вопроизводящую данные из соответсвующего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Т.е. можно их не пересчитывать, а просто использовать из предыдущих расчетов – нужно только перенормировать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произвидотся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B400D4">
        <w:instrText>ADDIN</w:instrText>
      </w:r>
      <w:r w:rsidR="00B400D4" w:rsidRPr="00B400D4">
        <w:rPr>
          <w:lang w:val="ru-RU"/>
        </w:rPr>
        <w:instrText xml:space="preserve"> </w:instrText>
      </w:r>
      <w:r w:rsidR="00B400D4">
        <w:instrText>CSL</w:instrText>
      </w:r>
      <w:r w:rsidR="00B400D4" w:rsidRPr="00B400D4">
        <w:rPr>
          <w:lang w:val="ru-RU"/>
        </w:rPr>
        <w:instrText>_</w:instrText>
      </w:r>
      <w:r w:rsidR="00B400D4">
        <w:instrText>CITATION</w:instrText>
      </w:r>
      <w:r w:rsidR="00B400D4" w:rsidRPr="00B400D4">
        <w:rPr>
          <w:lang w:val="ru-RU"/>
        </w:rPr>
        <w:instrText xml:space="preserve"> {"</w:instrText>
      </w:r>
      <w:r w:rsidR="00B400D4">
        <w:instrText>citationItems</w:instrText>
      </w:r>
      <w:r w:rsidR="00B400D4" w:rsidRPr="00B400D4">
        <w:rPr>
          <w:lang w:val="ru-RU"/>
        </w:rPr>
        <w:instrText>":[{"</w:instrText>
      </w:r>
      <w:r w:rsidR="00B400D4">
        <w:instrText>id</w:instrText>
      </w:r>
      <w:r w:rsidR="00B400D4" w:rsidRPr="00B400D4">
        <w:rPr>
          <w:lang w:val="ru-RU"/>
        </w:rPr>
        <w:instrText>":"</w:instrText>
      </w:r>
      <w:r w:rsidR="00B400D4">
        <w:instrText>ITEM</w:instrText>
      </w:r>
      <w:r w:rsidR="00B400D4" w:rsidRPr="00B400D4">
        <w:rPr>
          <w:lang w:val="ru-RU"/>
        </w:rPr>
        <w:instrText>-1","</w:instrText>
      </w:r>
      <w:r w:rsidR="00B400D4">
        <w:instrText>itemData</w:instrText>
      </w:r>
      <w:r w:rsidR="00B400D4" w:rsidRPr="00B400D4">
        <w:rPr>
          <w:lang w:val="ru-RU"/>
        </w:rPr>
        <w:instrText>":{"</w:instrText>
      </w:r>
      <w:r w:rsidR="00B400D4">
        <w:instrText>DOI</w:instrText>
      </w:r>
      <w:r w:rsidR="00B400D4" w:rsidRPr="00B400D4">
        <w:rPr>
          <w:lang w:val="ru-RU"/>
        </w:rPr>
        <w:instrText>":"10.1107/</w:instrText>
      </w:r>
      <w:r w:rsidR="00B400D4">
        <w:instrText>S</w:instrText>
      </w:r>
      <w:r w:rsidR="00B400D4" w:rsidRPr="00B400D4">
        <w:rPr>
          <w:lang w:val="ru-RU"/>
        </w:rPr>
        <w:instrText>1600576716006014","</w:instrText>
      </w:r>
      <w:r w:rsidR="00B400D4">
        <w:instrText>abstract</w:instrText>
      </w:r>
      <w:r w:rsidR="00B400D4" w:rsidRPr="00B400D4">
        <w:rPr>
          <w:lang w:val="ru-RU"/>
        </w:rPr>
        <w:instrText>":"</w:instrText>
      </w:r>
      <w:r w:rsidR="00B400D4">
        <w:instrText>Rapid</w:instrText>
      </w:r>
      <w:r w:rsidR="00B400D4" w:rsidRPr="00B400D4">
        <w:rPr>
          <w:lang w:val="ru-RU"/>
        </w:rPr>
        <w:instrText xml:space="preserve"> </w:instrText>
      </w:r>
      <w:r w:rsidR="00B400D4">
        <w:instrText>development</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X</w:instrText>
      </w:r>
      <w:r w:rsidR="00B400D4" w:rsidRPr="00B400D4">
        <w:rPr>
          <w:lang w:val="ru-RU"/>
        </w:rPr>
        <w:instrText>-</w:instrText>
      </w:r>
      <w:r w:rsidR="00B400D4">
        <w:instrText>ray</w:instrText>
      </w:r>
      <w:r w:rsidR="00B400D4" w:rsidRPr="00B400D4">
        <w:rPr>
          <w:lang w:val="ru-RU"/>
        </w:rPr>
        <w:instrText xml:space="preserve"> </w:instrText>
      </w:r>
      <w:r w:rsidR="00B400D4">
        <w:instrText>free</w:instrText>
      </w:r>
      <w:r w:rsidR="00B400D4" w:rsidRPr="00B400D4">
        <w:rPr>
          <w:lang w:val="ru-RU"/>
        </w:rPr>
        <w:instrText>-</w:instrText>
      </w:r>
      <w:r w:rsidR="00B400D4">
        <w:instrText>electron</w:instrText>
      </w:r>
      <w:r w:rsidR="00B400D4" w:rsidRPr="00B400D4">
        <w:rPr>
          <w:lang w:val="ru-RU"/>
        </w:rPr>
        <w:instrText xml:space="preserve"> </w:instrText>
      </w:r>
      <w:r w:rsidR="00B400D4">
        <w:instrText>laser</w:instrText>
      </w:r>
      <w:r w:rsidR="00B400D4" w:rsidRPr="00B400D4">
        <w:rPr>
          <w:lang w:val="ru-RU"/>
        </w:rPr>
        <w:instrText xml:space="preserve"> (</w:instrText>
      </w:r>
      <w:r w:rsidR="00B400D4">
        <w:instrText>XFEL</w:instrText>
      </w:r>
      <w:r w:rsidR="00B400D4" w:rsidRPr="00B400D4">
        <w:rPr>
          <w:lang w:val="ru-RU"/>
        </w:rPr>
        <w:instrText xml:space="preserve">) </w:instrText>
      </w:r>
      <w:r w:rsidR="00B400D4">
        <w:instrText>science</w:instrText>
      </w:r>
      <w:r w:rsidR="00B400D4" w:rsidRPr="00B400D4">
        <w:rPr>
          <w:lang w:val="ru-RU"/>
        </w:rPr>
        <w:instrText xml:space="preserve"> </w:instrText>
      </w:r>
      <w:r w:rsidR="00B400D4">
        <w:instrText>has</w:instrText>
      </w:r>
      <w:r w:rsidR="00B400D4" w:rsidRPr="00B400D4">
        <w:rPr>
          <w:lang w:val="ru-RU"/>
        </w:rPr>
        <w:instrText xml:space="preserve"> </w:instrText>
      </w:r>
      <w:r w:rsidR="00B400D4">
        <w:instrText>taken</w:instrText>
      </w:r>
      <w:r w:rsidR="00B400D4" w:rsidRPr="00B400D4">
        <w:rPr>
          <w:lang w:val="ru-RU"/>
        </w:rPr>
        <w:instrText xml:space="preserve"> </w:instrText>
      </w:r>
      <w:r w:rsidR="00B400D4">
        <w:instrText>place</w:instrText>
      </w:r>
      <w:r w:rsidR="00B400D4" w:rsidRPr="00B400D4">
        <w:rPr>
          <w:lang w:val="ru-RU"/>
        </w:rPr>
        <w:instrText xml:space="preserve"> </w:instrText>
      </w:r>
      <w:r w:rsidR="00B400D4">
        <w:instrText>in</w:instrText>
      </w:r>
      <w:r w:rsidR="00B400D4" w:rsidRPr="00B400D4">
        <w:rPr>
          <w:lang w:val="ru-RU"/>
        </w:rPr>
        <w:instrText xml:space="preserve"> </w:instrText>
      </w:r>
      <w:r w:rsidR="00B400D4">
        <w:instrText>recent</w:instrText>
      </w:r>
      <w:r w:rsidR="00B400D4" w:rsidRPr="00B400D4">
        <w:rPr>
          <w:lang w:val="ru-RU"/>
        </w:rPr>
        <w:instrText xml:space="preserve"> </w:instrText>
      </w:r>
      <w:r w:rsidR="00B400D4">
        <w:instrText>years</w:instrText>
      </w:r>
      <w:r w:rsidR="00B400D4" w:rsidRPr="00B400D4">
        <w:rPr>
          <w:lang w:val="ru-RU"/>
        </w:rPr>
        <w:instrText xml:space="preserve"> </w:instrText>
      </w:r>
      <w:r w:rsidR="00B400D4">
        <w:instrText>owing</w:instrText>
      </w:r>
      <w:r w:rsidR="00B400D4" w:rsidRPr="00B400D4">
        <w:rPr>
          <w:lang w:val="ru-RU"/>
        </w:rPr>
        <w:instrText xml:space="preserve"> </w:instrText>
      </w:r>
      <w:r w:rsidR="00B400D4">
        <w:instrText>to</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consecutive</w:instrText>
      </w:r>
      <w:r w:rsidR="00B400D4" w:rsidRPr="00B400D4">
        <w:rPr>
          <w:lang w:val="ru-RU"/>
        </w:rPr>
        <w:instrText xml:space="preserve"> </w:instrText>
      </w:r>
      <w:r w:rsidR="00B400D4">
        <w:instrText>launch</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large</w:instrText>
      </w:r>
      <w:r w:rsidR="00B400D4" w:rsidRPr="00B400D4">
        <w:rPr>
          <w:lang w:val="ru-RU"/>
        </w:rPr>
        <w:instrText>-</w:instrText>
      </w:r>
      <w:r w:rsidR="00B400D4">
        <w:instrText>scale</w:instrText>
      </w:r>
      <w:r w:rsidR="00B400D4" w:rsidRPr="00B400D4">
        <w:rPr>
          <w:lang w:val="ru-RU"/>
        </w:rPr>
        <w:instrText xml:space="preserve"> </w:instrText>
      </w:r>
      <w:r w:rsidR="00B400D4">
        <w:instrText>XFEL</w:instrText>
      </w:r>
      <w:r w:rsidR="00B400D4" w:rsidRPr="00B400D4">
        <w:rPr>
          <w:lang w:val="ru-RU"/>
        </w:rPr>
        <w:instrText xml:space="preserve"> </w:instrText>
      </w:r>
      <w:r w:rsidR="00B400D4">
        <w:instrText>instruments</w:instrText>
      </w:r>
      <w:r w:rsidR="00B400D4" w:rsidRPr="00B400D4">
        <w:rPr>
          <w:lang w:val="ru-RU"/>
        </w:rPr>
        <w:instrText xml:space="preserve"> </w:instrText>
      </w:r>
      <w:r w:rsidR="00B400D4">
        <w:instrText>around</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world</w:instrText>
      </w:r>
      <w:r w:rsidR="00B400D4" w:rsidRPr="00B400D4">
        <w:rPr>
          <w:lang w:val="ru-RU"/>
        </w:rPr>
        <w:instrText xml:space="preserve">. </w:instrText>
      </w:r>
      <w:r w:rsidR="00B400D4">
        <w:instrText>Research</w:instrText>
      </w:r>
      <w:r w:rsidR="00B400D4" w:rsidRPr="00B400D4">
        <w:rPr>
          <w:lang w:val="ru-RU"/>
        </w:rPr>
        <w:instrText xml:space="preserve"> </w:instrText>
      </w:r>
      <w:r w:rsidR="00B400D4">
        <w:instrText>areas</w:instrText>
      </w:r>
      <w:r w:rsidR="00B400D4" w:rsidRPr="00B400D4">
        <w:rPr>
          <w:lang w:val="ru-RU"/>
        </w:rPr>
        <w:instrText xml:space="preserve"> </w:instrText>
      </w:r>
      <w:r w:rsidR="00B400D4">
        <w:instrText>such</w:instrText>
      </w:r>
      <w:r w:rsidR="00B400D4" w:rsidRPr="00B400D4">
        <w:rPr>
          <w:lang w:val="ru-RU"/>
        </w:rPr>
        <w:instrText xml:space="preserve"> </w:instrText>
      </w:r>
      <w:r w:rsidR="00B400D4">
        <w:instrText>as</w:instrText>
      </w:r>
      <w:r w:rsidR="00B400D4" w:rsidRPr="00B400D4">
        <w:rPr>
          <w:lang w:val="ru-RU"/>
        </w:rPr>
        <w:instrText xml:space="preserve"> </w:instrText>
      </w:r>
      <w:r w:rsidR="00B400D4">
        <w:instrText>warm</w:instrText>
      </w:r>
      <w:r w:rsidR="00B400D4" w:rsidRPr="00B400D4">
        <w:rPr>
          <w:lang w:val="ru-RU"/>
        </w:rPr>
        <w:instrText xml:space="preserve"> </w:instrText>
      </w:r>
      <w:r w:rsidR="00B400D4">
        <w:instrText>dense</w:instrText>
      </w:r>
      <w:r w:rsidR="00B400D4" w:rsidRPr="00B400D4">
        <w:rPr>
          <w:lang w:val="ru-RU"/>
        </w:rPr>
        <w:instrText xml:space="preserve"> </w:instrText>
      </w:r>
      <w:r w:rsidR="00B400D4">
        <w:instrText>matter</w:instrText>
      </w:r>
      <w:r w:rsidR="00B400D4" w:rsidRPr="00B400D4">
        <w:rPr>
          <w:lang w:val="ru-RU"/>
        </w:rPr>
        <w:instrText xml:space="preserve"> </w:instrText>
      </w:r>
      <w:r w:rsidR="00B400D4">
        <w:instrText>physics</w:instrText>
      </w:r>
      <w:r w:rsidR="00B400D4" w:rsidRPr="00B400D4">
        <w:rPr>
          <w:lang w:val="ru-RU"/>
        </w:rPr>
        <w:instrText xml:space="preserve"> </w:instrText>
      </w:r>
      <w:r w:rsidR="00B400D4">
        <w:instrText>and</w:instrText>
      </w:r>
      <w:r w:rsidR="00B400D4" w:rsidRPr="00B400D4">
        <w:rPr>
          <w:lang w:val="ru-RU"/>
        </w:rPr>
        <w:instrText xml:space="preserve"> </w:instrText>
      </w:r>
      <w:r w:rsidR="00B400D4">
        <w:instrText>coherent</w:instrText>
      </w:r>
      <w:r w:rsidR="00B400D4" w:rsidRPr="00B400D4">
        <w:rPr>
          <w:lang w:val="ru-RU"/>
        </w:rPr>
        <w:instrText xml:space="preserve"> </w:instrText>
      </w:r>
      <w:r w:rsidR="00B400D4">
        <w:instrText>X</w:instrText>
      </w:r>
      <w:r w:rsidR="00B400D4" w:rsidRPr="00B400D4">
        <w:rPr>
          <w:lang w:val="ru-RU"/>
        </w:rPr>
        <w:instrText>-</w:instrText>
      </w:r>
      <w:r w:rsidR="00B400D4">
        <w:instrText>ray</w:instrText>
      </w:r>
      <w:r w:rsidR="00B400D4" w:rsidRPr="00B400D4">
        <w:rPr>
          <w:lang w:val="ru-RU"/>
        </w:rPr>
        <w:instrText xml:space="preserve"> </w:instrText>
      </w:r>
      <w:r w:rsidR="00B400D4">
        <w:instrText>imaging</w:instrText>
      </w:r>
      <w:r w:rsidR="00B400D4" w:rsidRPr="00B400D4">
        <w:rPr>
          <w:lang w:val="ru-RU"/>
        </w:rPr>
        <w:instrText xml:space="preserve"> </w:instrText>
      </w:r>
      <w:r w:rsidR="00B400D4">
        <w:instrText>take</w:instrText>
      </w:r>
      <w:r w:rsidR="00B400D4" w:rsidRPr="00B400D4">
        <w:rPr>
          <w:lang w:val="ru-RU"/>
        </w:rPr>
        <w:instrText xml:space="preserve"> </w:instrText>
      </w:r>
      <w:r w:rsidR="00B400D4">
        <w:instrText>advantage</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unprecedentedly</w:instrText>
      </w:r>
      <w:r w:rsidR="00B400D4" w:rsidRPr="00B400D4">
        <w:rPr>
          <w:lang w:val="ru-RU"/>
        </w:rPr>
        <w:instrText xml:space="preserve"> </w:instrText>
      </w:r>
      <w:r w:rsidR="00B400D4">
        <w:instrText>high</w:instrText>
      </w:r>
      <w:r w:rsidR="00B400D4" w:rsidRPr="00B400D4">
        <w:rPr>
          <w:lang w:val="ru-RU"/>
        </w:rPr>
        <w:instrText xml:space="preserve"> </w:instrText>
      </w:r>
      <w:r w:rsidR="00B400D4">
        <w:instrText>intensities</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XFELs</w:instrText>
      </w:r>
      <w:r w:rsidR="00B400D4" w:rsidRPr="00B400D4">
        <w:rPr>
          <w:lang w:val="ru-RU"/>
        </w:rPr>
        <w:instrText xml:space="preserve">. </w:instrText>
      </w:r>
      <w:r w:rsidR="00B400D4">
        <w:instrText>A</w:instrText>
      </w:r>
      <w:r w:rsidR="00B400D4" w:rsidRPr="00B400D4">
        <w:rPr>
          <w:lang w:val="ru-RU"/>
        </w:rPr>
        <w:instrText xml:space="preserve"> </w:instrText>
      </w:r>
      <w:r w:rsidR="00B400D4">
        <w:instrText>single</w:instrText>
      </w:r>
      <w:r w:rsidR="00B400D4" w:rsidRPr="00B400D4">
        <w:rPr>
          <w:lang w:val="ru-RU"/>
        </w:rPr>
        <w:instrText xml:space="preserve"> </w:instrText>
      </w:r>
      <w:r w:rsidR="00B400D4">
        <w:instrText>XFEL</w:instrText>
      </w:r>
      <w:r w:rsidR="00B400D4" w:rsidRPr="00B400D4">
        <w:rPr>
          <w:lang w:val="ru-RU"/>
        </w:rPr>
        <w:instrText xml:space="preserve"> </w:instrText>
      </w:r>
      <w:r w:rsidR="00B400D4">
        <w:instrText>pulse</w:instrText>
      </w:r>
      <w:r w:rsidR="00B400D4" w:rsidRPr="00B400D4">
        <w:rPr>
          <w:lang w:val="ru-RU"/>
        </w:rPr>
        <w:instrText xml:space="preserve"> </w:instrText>
      </w:r>
      <w:r w:rsidR="00B400D4">
        <w:instrText>can</w:instrText>
      </w:r>
      <w:r w:rsidR="00B400D4" w:rsidRPr="00B400D4">
        <w:rPr>
          <w:lang w:val="ru-RU"/>
        </w:rPr>
        <w:instrText xml:space="preserve"> </w:instrText>
      </w:r>
      <w:r w:rsidR="00B400D4">
        <w:instrText>induce</w:instrText>
      </w:r>
      <w:r w:rsidR="00B400D4" w:rsidRPr="00B400D4">
        <w:rPr>
          <w:lang w:val="ru-RU"/>
        </w:rPr>
        <w:instrText xml:space="preserve"> </w:instrText>
      </w:r>
      <w:r w:rsidR="00B400D4">
        <w:instrText>very</w:instrText>
      </w:r>
      <w:r w:rsidR="00B400D4" w:rsidRPr="00B400D4">
        <w:rPr>
          <w:lang w:val="ru-RU"/>
        </w:rPr>
        <w:instrText xml:space="preserve"> </w:instrText>
      </w:r>
      <w:r w:rsidR="00B400D4">
        <w:instrText>complex</w:instrText>
      </w:r>
      <w:r w:rsidR="00B400D4" w:rsidRPr="00B400D4">
        <w:rPr>
          <w:lang w:val="ru-RU"/>
        </w:rPr>
        <w:instrText xml:space="preserve"> </w:instrText>
      </w:r>
      <w:r w:rsidR="00B400D4">
        <w:instrText>dynamics</w:instrText>
      </w:r>
      <w:r w:rsidR="00B400D4" w:rsidRPr="00B400D4">
        <w:rPr>
          <w:lang w:val="ru-RU"/>
        </w:rPr>
        <w:instrText xml:space="preserve"> </w:instrText>
      </w:r>
      <w:r w:rsidR="00B400D4">
        <w:instrText>within</w:instrText>
      </w:r>
      <w:r w:rsidR="00B400D4" w:rsidRPr="00B400D4">
        <w:rPr>
          <w:lang w:val="ru-RU"/>
        </w:rPr>
        <w:instrText xml:space="preserve"> </w:instrText>
      </w:r>
      <w:r w:rsidR="00B400D4">
        <w:instrText>matter</w:instrText>
      </w:r>
      <w:r w:rsidR="00B400D4" w:rsidRPr="00B400D4">
        <w:rPr>
          <w:lang w:val="ru-RU"/>
        </w:rPr>
        <w:instrText xml:space="preserve"> </w:instrText>
      </w:r>
      <w:r w:rsidR="00B400D4">
        <w:instrText>initiated</w:instrText>
      </w:r>
      <w:r w:rsidR="00B400D4" w:rsidRPr="00B400D4">
        <w:rPr>
          <w:lang w:val="ru-RU"/>
        </w:rPr>
        <w:instrText xml:space="preserve"> </w:instrText>
      </w:r>
      <w:r w:rsidR="00B400D4">
        <w:instrText>by</w:instrText>
      </w:r>
      <w:r w:rsidR="00B400D4" w:rsidRPr="00B400D4">
        <w:rPr>
          <w:lang w:val="ru-RU"/>
        </w:rPr>
        <w:instrText xml:space="preserve"> </w:instrText>
      </w:r>
      <w:r w:rsidR="00B400D4">
        <w:instrText>core</w:instrText>
      </w:r>
      <w:r w:rsidR="00B400D4" w:rsidRPr="00B400D4">
        <w:rPr>
          <w:lang w:val="ru-RU"/>
        </w:rPr>
        <w:instrText>-</w:instrText>
      </w:r>
      <w:r w:rsidR="00B400D4">
        <w:instrText>hole</w:instrText>
      </w:r>
      <w:r w:rsidR="00B400D4" w:rsidRPr="00B400D4">
        <w:rPr>
          <w:lang w:val="ru-RU"/>
        </w:rPr>
        <w:instrText xml:space="preserve"> </w:instrText>
      </w:r>
      <w:r w:rsidR="00B400D4">
        <w:instrText>photoionization</w:instrText>
      </w:r>
      <w:r w:rsidR="00B400D4" w:rsidRPr="00B400D4">
        <w:rPr>
          <w:lang w:val="ru-RU"/>
        </w:rPr>
        <w:instrText xml:space="preserve">. </w:instrText>
      </w:r>
      <w:r w:rsidR="00B400D4">
        <w:instrText>Owing</w:instrText>
      </w:r>
      <w:r w:rsidR="00B400D4" w:rsidRPr="00B400D4">
        <w:rPr>
          <w:lang w:val="ru-RU"/>
        </w:rPr>
        <w:instrText xml:space="preserve"> </w:instrText>
      </w:r>
      <w:r w:rsidR="00B400D4">
        <w:instrText>to</w:instrText>
      </w:r>
      <w:r w:rsidR="00B400D4" w:rsidRPr="00B400D4">
        <w:rPr>
          <w:lang w:val="ru-RU"/>
        </w:rPr>
        <w:instrText xml:space="preserve"> </w:instrText>
      </w:r>
      <w:r w:rsidR="00B400D4">
        <w:instrText>this</w:instrText>
      </w:r>
      <w:r w:rsidR="00B400D4" w:rsidRPr="00B400D4">
        <w:rPr>
          <w:lang w:val="ru-RU"/>
        </w:rPr>
        <w:instrText xml:space="preserve"> </w:instrText>
      </w:r>
      <w:r w:rsidR="00B400D4">
        <w:instrText>complexity</w:instrText>
      </w:r>
      <w:r w:rsidR="00B400D4" w:rsidRPr="00B400D4">
        <w:rPr>
          <w:lang w:val="ru-RU"/>
        </w:rPr>
        <w:instrText xml:space="preserve">, </w:instrText>
      </w:r>
      <w:r w:rsidR="00B400D4">
        <w:instrText>theoretical</w:instrText>
      </w:r>
      <w:r w:rsidR="00B400D4" w:rsidRPr="00B400D4">
        <w:rPr>
          <w:lang w:val="ru-RU"/>
        </w:rPr>
        <w:instrText xml:space="preserve"> </w:instrText>
      </w:r>
      <w:r w:rsidR="00B400D4">
        <w:instrText>modeling</w:instrText>
      </w:r>
      <w:r w:rsidR="00B400D4" w:rsidRPr="00B400D4">
        <w:rPr>
          <w:lang w:val="ru-RU"/>
        </w:rPr>
        <w:instrText xml:space="preserve"> </w:instrText>
      </w:r>
      <w:r w:rsidR="00B400D4">
        <w:instrText>revealing</w:instrText>
      </w:r>
      <w:r w:rsidR="00B400D4" w:rsidRPr="00B400D4">
        <w:rPr>
          <w:lang w:val="ru-RU"/>
        </w:rPr>
        <w:instrText xml:space="preserve"> </w:instrText>
      </w:r>
      <w:r w:rsidR="00B400D4">
        <w:instrText>details</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excitation</w:instrText>
      </w:r>
      <w:r w:rsidR="00B400D4" w:rsidRPr="00B400D4">
        <w:rPr>
          <w:lang w:val="ru-RU"/>
        </w:rPr>
        <w:instrText xml:space="preserve"> </w:instrText>
      </w:r>
      <w:r w:rsidR="00B400D4">
        <w:instrText>and</w:instrText>
      </w:r>
      <w:r w:rsidR="00B400D4" w:rsidRPr="00B400D4">
        <w:rPr>
          <w:lang w:val="ru-RU"/>
        </w:rPr>
        <w:instrText xml:space="preserve"> </w:instrText>
      </w:r>
      <w:r w:rsidR="00B400D4">
        <w:instrText>relaxation</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irradiated</w:instrText>
      </w:r>
      <w:r w:rsidR="00B400D4" w:rsidRPr="00B400D4">
        <w:rPr>
          <w:lang w:val="ru-RU"/>
        </w:rPr>
        <w:instrText xml:space="preserve"> </w:instrText>
      </w:r>
      <w:r w:rsidR="00B400D4">
        <w:instrText>matter</w:instrText>
      </w:r>
      <w:r w:rsidR="00B400D4" w:rsidRPr="00B400D4">
        <w:rPr>
          <w:lang w:val="ru-RU"/>
        </w:rPr>
        <w:instrText xml:space="preserve"> </w:instrText>
      </w:r>
      <w:r w:rsidR="00B400D4">
        <w:instrText>is</w:instrText>
      </w:r>
      <w:r w:rsidR="00B400D4" w:rsidRPr="00B400D4">
        <w:rPr>
          <w:lang w:val="ru-RU"/>
        </w:rPr>
        <w:instrText xml:space="preserve"> </w:instrText>
      </w:r>
      <w:r w:rsidR="00B400D4">
        <w:instrText>important</w:instrText>
      </w:r>
      <w:r w:rsidR="00B400D4" w:rsidRPr="00B400D4">
        <w:rPr>
          <w:lang w:val="ru-RU"/>
        </w:rPr>
        <w:instrText xml:space="preserve"> </w:instrText>
      </w:r>
      <w:r w:rsidR="00B400D4">
        <w:instrText>for</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correct</w:instrText>
      </w:r>
      <w:r w:rsidR="00B400D4" w:rsidRPr="00B400D4">
        <w:rPr>
          <w:lang w:val="ru-RU"/>
        </w:rPr>
        <w:instrText xml:space="preserve"> </w:instrText>
      </w:r>
      <w:r w:rsidR="00B400D4">
        <w:instrText>interpretation</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measurements</w:instrText>
      </w:r>
      <w:r w:rsidR="00B400D4" w:rsidRPr="00B400D4">
        <w:rPr>
          <w:lang w:val="ru-RU"/>
        </w:rPr>
        <w:instrText xml:space="preserve"> </w:instrText>
      </w:r>
      <w:r w:rsidR="00B400D4">
        <w:instrText>and</w:instrText>
      </w:r>
      <w:r w:rsidR="00B400D4" w:rsidRPr="00B400D4">
        <w:rPr>
          <w:lang w:val="ru-RU"/>
        </w:rPr>
        <w:instrText xml:space="preserve"> </w:instrText>
      </w:r>
      <w:r w:rsidR="00B400D4">
        <w:instrText>for</w:instrText>
      </w:r>
      <w:r w:rsidR="00B400D4" w:rsidRPr="00B400D4">
        <w:rPr>
          <w:lang w:val="ru-RU"/>
        </w:rPr>
        <w:instrText xml:space="preserve"> </w:instrText>
      </w:r>
      <w:r w:rsidR="00B400D4">
        <w:instrText>proposing</w:instrText>
      </w:r>
      <w:r w:rsidR="00B400D4" w:rsidRPr="00B400D4">
        <w:rPr>
          <w:lang w:val="ru-RU"/>
        </w:rPr>
        <w:instrText xml:space="preserve"> </w:instrText>
      </w:r>
      <w:r w:rsidR="00B400D4">
        <w:instrText>new</w:instrText>
      </w:r>
      <w:r w:rsidR="00B400D4" w:rsidRPr="00B400D4">
        <w:rPr>
          <w:lang w:val="ru-RU"/>
        </w:rPr>
        <w:instrText xml:space="preserve"> </w:instrText>
      </w:r>
      <w:r w:rsidR="00B400D4">
        <w:instrText>experiments</w:instrText>
      </w:r>
      <w:r w:rsidR="00B400D4" w:rsidRPr="00B400D4">
        <w:rPr>
          <w:lang w:val="ru-RU"/>
        </w:rPr>
        <w:instrText xml:space="preserve">. </w:instrText>
      </w:r>
      <w:r w:rsidR="00B400D4">
        <w:instrText>XMDYN</w:instrText>
      </w:r>
      <w:r w:rsidR="00B400D4" w:rsidRPr="00B400D4">
        <w:rPr>
          <w:lang w:val="ru-RU"/>
        </w:rPr>
        <w:instrText xml:space="preserve"> </w:instrText>
      </w:r>
      <w:r w:rsidR="00B400D4">
        <w:instrText>is</w:instrText>
      </w:r>
      <w:r w:rsidR="00B400D4" w:rsidRPr="00B400D4">
        <w:rPr>
          <w:lang w:val="ru-RU"/>
        </w:rPr>
        <w:instrText xml:space="preserve"> </w:instrText>
      </w:r>
      <w:r w:rsidR="00B400D4">
        <w:instrText>a</w:instrText>
      </w:r>
      <w:r w:rsidR="00B400D4" w:rsidRPr="00B400D4">
        <w:rPr>
          <w:lang w:val="ru-RU"/>
        </w:rPr>
        <w:instrText xml:space="preserve"> </w:instrText>
      </w:r>
      <w:r w:rsidR="00B400D4">
        <w:instrText>computer</w:instrText>
      </w:r>
      <w:r w:rsidR="00B400D4" w:rsidRPr="00B400D4">
        <w:rPr>
          <w:lang w:val="ru-RU"/>
        </w:rPr>
        <w:instrText xml:space="preserve"> </w:instrText>
      </w:r>
      <w:r w:rsidR="00B400D4">
        <w:instrText>simulation</w:instrText>
      </w:r>
      <w:r w:rsidR="00B400D4" w:rsidRPr="00B400D4">
        <w:rPr>
          <w:lang w:val="ru-RU"/>
        </w:rPr>
        <w:instrText xml:space="preserve"> </w:instrText>
      </w:r>
      <w:r w:rsidR="00B400D4">
        <w:instrText>tool</w:instrText>
      </w:r>
      <w:r w:rsidR="00B400D4" w:rsidRPr="00B400D4">
        <w:rPr>
          <w:lang w:val="ru-RU"/>
        </w:rPr>
        <w:instrText xml:space="preserve"> </w:instrText>
      </w:r>
      <w:r w:rsidR="00B400D4">
        <w:instrText>developed</w:instrText>
      </w:r>
      <w:r w:rsidR="00B400D4" w:rsidRPr="00B400D4">
        <w:rPr>
          <w:lang w:val="ru-RU"/>
        </w:rPr>
        <w:instrText xml:space="preserve"> </w:instrText>
      </w:r>
      <w:r w:rsidR="00B400D4">
        <w:instrText>for</w:instrText>
      </w:r>
      <w:r w:rsidR="00B400D4" w:rsidRPr="00B400D4">
        <w:rPr>
          <w:lang w:val="ru-RU"/>
        </w:rPr>
        <w:instrText xml:space="preserve"> </w:instrText>
      </w:r>
      <w:r w:rsidR="00B400D4">
        <w:instrText>modeling</w:instrText>
      </w:r>
      <w:r w:rsidR="00B400D4" w:rsidRPr="00B400D4">
        <w:rPr>
          <w:lang w:val="ru-RU"/>
        </w:rPr>
        <w:instrText xml:space="preserve"> </w:instrText>
      </w:r>
      <w:r w:rsidR="00B400D4">
        <w:instrText>dynamics</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matter</w:instrText>
      </w:r>
      <w:r w:rsidR="00B400D4" w:rsidRPr="00B400D4">
        <w:rPr>
          <w:lang w:val="ru-RU"/>
        </w:rPr>
        <w:instrText xml:space="preserve"> </w:instrText>
      </w:r>
      <w:r w:rsidR="00B400D4">
        <w:instrText>induced</w:instrText>
      </w:r>
      <w:r w:rsidR="00B400D4" w:rsidRPr="00B400D4">
        <w:rPr>
          <w:lang w:val="ru-RU"/>
        </w:rPr>
        <w:instrText xml:space="preserve"> </w:instrText>
      </w:r>
      <w:r w:rsidR="00B400D4">
        <w:instrText>by</w:instrText>
      </w:r>
      <w:r w:rsidR="00B400D4" w:rsidRPr="00B400D4">
        <w:rPr>
          <w:lang w:val="ru-RU"/>
        </w:rPr>
        <w:instrText xml:space="preserve"> </w:instrText>
      </w:r>
      <w:r w:rsidR="00B400D4">
        <w:instrText>high</w:instrText>
      </w:r>
      <w:r w:rsidR="00B400D4" w:rsidRPr="00B400D4">
        <w:rPr>
          <w:lang w:val="ru-RU"/>
        </w:rPr>
        <w:instrText>-</w:instrText>
      </w:r>
      <w:r w:rsidR="00B400D4">
        <w:instrText>intensity</w:instrText>
      </w:r>
      <w:r w:rsidR="00B400D4" w:rsidRPr="00B400D4">
        <w:rPr>
          <w:lang w:val="ru-RU"/>
        </w:rPr>
        <w:instrText xml:space="preserve"> </w:instrText>
      </w:r>
      <w:r w:rsidR="00B400D4">
        <w:instrText>X</w:instrText>
      </w:r>
      <w:r w:rsidR="00B400D4" w:rsidRPr="00B400D4">
        <w:rPr>
          <w:lang w:val="ru-RU"/>
        </w:rPr>
        <w:instrText>-</w:instrText>
      </w:r>
      <w:r w:rsidR="00B400D4">
        <w:instrText>rays</w:instrText>
      </w:r>
      <w:r w:rsidR="00B400D4" w:rsidRPr="00B400D4">
        <w:rPr>
          <w:lang w:val="ru-RU"/>
        </w:rPr>
        <w:instrText xml:space="preserve">. </w:instrText>
      </w:r>
      <w:r w:rsidR="00B400D4">
        <w:instrText>It</w:instrText>
      </w:r>
      <w:r w:rsidR="00B400D4" w:rsidRPr="00B400D4">
        <w:rPr>
          <w:lang w:val="ru-RU"/>
        </w:rPr>
        <w:instrText xml:space="preserve"> </w:instrText>
      </w:r>
      <w:r w:rsidR="00B400D4">
        <w:instrText>utilizes</w:instrText>
      </w:r>
      <w:r w:rsidR="00B400D4" w:rsidRPr="00B400D4">
        <w:rPr>
          <w:lang w:val="ru-RU"/>
        </w:rPr>
        <w:instrText xml:space="preserve"> </w:instrText>
      </w:r>
      <w:r w:rsidR="00B400D4">
        <w:instrText>atomic</w:instrText>
      </w:r>
      <w:r w:rsidR="00B400D4" w:rsidRPr="00B400D4">
        <w:rPr>
          <w:lang w:val="ru-RU"/>
        </w:rPr>
        <w:instrText xml:space="preserve"> </w:instrText>
      </w:r>
      <w:r w:rsidR="00B400D4">
        <w:instrText>data</w:instrText>
      </w:r>
      <w:r w:rsidR="00B400D4" w:rsidRPr="00B400D4">
        <w:rPr>
          <w:lang w:val="ru-RU"/>
        </w:rPr>
        <w:instrText xml:space="preserve"> </w:instrText>
      </w:r>
      <w:r w:rsidR="00B400D4">
        <w:instrText>calculated</w:instrText>
      </w:r>
      <w:r w:rsidR="00B400D4" w:rsidRPr="00B400D4">
        <w:rPr>
          <w:lang w:val="ru-RU"/>
        </w:rPr>
        <w:instrText xml:space="preserve"> </w:instrText>
      </w:r>
      <w:r w:rsidR="00B400D4">
        <w:instrText>by</w:instrText>
      </w:r>
      <w:r w:rsidR="00B400D4" w:rsidRPr="00B400D4">
        <w:rPr>
          <w:lang w:val="ru-RU"/>
        </w:rPr>
        <w:instrText xml:space="preserve"> </w:instrText>
      </w:r>
      <w:r w:rsidR="00B400D4">
        <w:instrText>the</w:instrText>
      </w:r>
      <w:r w:rsidR="00B400D4" w:rsidRPr="00B400D4">
        <w:rPr>
          <w:lang w:val="ru-RU"/>
        </w:rPr>
        <w:instrText xml:space="preserve"> </w:instrText>
      </w:r>
      <w:r w:rsidR="00B400D4">
        <w:instrText>ab</w:instrText>
      </w:r>
      <w:r w:rsidR="00B400D4" w:rsidRPr="00B400D4">
        <w:rPr>
          <w:lang w:val="ru-RU"/>
        </w:rPr>
        <w:instrText xml:space="preserve"> </w:instrText>
      </w:r>
      <w:r w:rsidR="00B400D4">
        <w:instrText>initio</w:instrText>
      </w:r>
      <w:r w:rsidR="00B400D4" w:rsidRPr="00B400D4">
        <w:rPr>
          <w:lang w:val="ru-RU"/>
        </w:rPr>
        <w:instrText xml:space="preserve"> </w:instrText>
      </w:r>
      <w:r w:rsidR="00B400D4">
        <w:instrText>XATOM</w:instrText>
      </w:r>
      <w:r w:rsidR="00B400D4" w:rsidRPr="00B400D4">
        <w:rPr>
          <w:lang w:val="ru-RU"/>
        </w:rPr>
        <w:instrText xml:space="preserve"> </w:instrText>
      </w:r>
      <w:r w:rsidR="00B400D4">
        <w:instrText>toolkit</w:instrText>
      </w:r>
      <w:r w:rsidR="00B400D4" w:rsidRPr="00B400D4">
        <w:rPr>
          <w:lang w:val="ru-RU"/>
        </w:rPr>
        <w:instrText xml:space="preserve">. </w:instrText>
      </w:r>
      <w:r w:rsidR="00B400D4">
        <w:instrText>Here</w:instrText>
      </w:r>
      <w:r w:rsidR="00B400D4" w:rsidRPr="00B400D4">
        <w:rPr>
          <w:lang w:val="ru-RU"/>
        </w:rPr>
        <w:instrText xml:space="preserve"> </w:instrText>
      </w:r>
      <w:r w:rsidR="00B400D4">
        <w:instrText>these</w:instrText>
      </w:r>
      <w:r w:rsidR="00B400D4" w:rsidRPr="00B400D4">
        <w:rPr>
          <w:lang w:val="ru-RU"/>
        </w:rPr>
        <w:instrText xml:space="preserve"> </w:instrText>
      </w:r>
      <w:r w:rsidR="00B400D4">
        <w:instrText>tools</w:instrText>
      </w:r>
      <w:r w:rsidR="00B400D4" w:rsidRPr="00B400D4">
        <w:rPr>
          <w:lang w:val="ru-RU"/>
        </w:rPr>
        <w:instrText xml:space="preserve"> </w:instrText>
      </w:r>
      <w:r w:rsidR="00B400D4">
        <w:instrText>are</w:instrText>
      </w:r>
      <w:r w:rsidR="00B400D4" w:rsidRPr="00B400D4">
        <w:rPr>
          <w:lang w:val="ru-RU"/>
        </w:rPr>
        <w:instrText xml:space="preserve"> </w:instrText>
      </w:r>
      <w:r w:rsidR="00B400D4">
        <w:instrText>discussed</w:instrText>
      </w:r>
      <w:r w:rsidR="00B400D4" w:rsidRPr="00B400D4">
        <w:rPr>
          <w:lang w:val="ru-RU"/>
        </w:rPr>
        <w:instrText xml:space="preserve"> </w:instrText>
      </w:r>
      <w:r w:rsidR="00B400D4">
        <w:instrText>in</w:instrText>
      </w:r>
      <w:r w:rsidR="00B400D4" w:rsidRPr="00B400D4">
        <w:rPr>
          <w:lang w:val="ru-RU"/>
        </w:rPr>
        <w:instrText xml:space="preserve"> </w:instrText>
      </w:r>
      <w:r w:rsidR="00B400D4">
        <w:instrText>detail</w:instrText>
      </w:r>
      <w:r w:rsidR="00B400D4" w:rsidRPr="00B400D4">
        <w:rPr>
          <w:lang w:val="ru-RU"/>
        </w:rPr>
        <w:instrText>.","</w:instrText>
      </w:r>
      <w:r w:rsidR="00B400D4">
        <w:instrText>author</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family</w:instrText>
      </w:r>
      <w:r w:rsidR="00B400D4" w:rsidRPr="00B400D4">
        <w:rPr>
          <w:lang w:val="ru-RU"/>
        </w:rPr>
        <w:instrText>":"</w:instrText>
      </w:r>
      <w:r w:rsidR="00B400D4">
        <w:instrText>Jurek</w:instrText>
      </w:r>
      <w:r w:rsidR="00B400D4" w:rsidRPr="00B400D4">
        <w:rPr>
          <w:lang w:val="ru-RU"/>
        </w:rPr>
        <w:instrText>","</w:instrText>
      </w:r>
      <w:r w:rsidR="00B400D4">
        <w:instrText>given</w:instrText>
      </w:r>
      <w:r w:rsidR="00B400D4" w:rsidRPr="00B400D4">
        <w:rPr>
          <w:lang w:val="ru-RU"/>
        </w:rPr>
        <w:instrText>":"</w:instrText>
      </w:r>
      <w:r w:rsidR="00B400D4">
        <w:instrText>Zoltan</w:instrText>
      </w:r>
      <w:r w:rsidR="00B400D4" w:rsidRPr="00B400D4">
        <w:rPr>
          <w:lang w:val="ru-RU"/>
        </w:rPr>
        <w:instrText>","</w:instrText>
      </w:r>
      <w:r w:rsidR="00B400D4">
        <w:instrText>non</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parse</w:instrText>
      </w:r>
      <w:r w:rsidR="00B400D4" w:rsidRPr="00B400D4">
        <w:rPr>
          <w:lang w:val="ru-RU"/>
        </w:rPr>
        <w:instrText>-</w:instrText>
      </w:r>
      <w:r w:rsidR="00B400D4">
        <w:instrText>names</w:instrText>
      </w:r>
      <w:r w:rsidR="00B400D4" w:rsidRPr="00B400D4">
        <w:rPr>
          <w:lang w:val="ru-RU"/>
        </w:rPr>
        <w:instrText>":</w:instrText>
      </w:r>
      <w:r w:rsidR="00B400D4">
        <w:instrText>false</w:instrText>
      </w:r>
      <w:r w:rsidR="00B400D4" w:rsidRPr="00B400D4">
        <w:rPr>
          <w:lang w:val="ru-RU"/>
        </w:rPr>
        <w:instrText>,"</w:instrText>
      </w:r>
      <w:r w:rsidR="00B400D4">
        <w:instrText>suffix</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family</w:instrText>
      </w:r>
      <w:r w:rsidR="00B400D4" w:rsidRPr="00B400D4">
        <w:rPr>
          <w:lang w:val="ru-RU"/>
        </w:rPr>
        <w:instrText>":"</w:instrText>
      </w:r>
      <w:r w:rsidR="00B400D4">
        <w:instrText>Son</w:instrText>
      </w:r>
      <w:r w:rsidR="00B400D4" w:rsidRPr="00B400D4">
        <w:rPr>
          <w:lang w:val="ru-RU"/>
        </w:rPr>
        <w:instrText>","</w:instrText>
      </w:r>
      <w:r w:rsidR="00B400D4">
        <w:instrText>given</w:instrText>
      </w:r>
      <w:r w:rsidR="00B400D4" w:rsidRPr="00B400D4">
        <w:rPr>
          <w:lang w:val="ru-RU"/>
        </w:rPr>
        <w:instrText>":"</w:instrText>
      </w:r>
      <w:r w:rsidR="00B400D4">
        <w:instrText>Sang</w:instrText>
      </w:r>
      <w:r w:rsidR="00B400D4" w:rsidRPr="00B400D4">
        <w:rPr>
          <w:lang w:val="ru-RU"/>
        </w:rPr>
        <w:instrText>-</w:instrText>
      </w:r>
      <w:r w:rsidR="00B400D4">
        <w:instrText>Kil</w:instrText>
      </w:r>
      <w:r w:rsidR="00B400D4" w:rsidRPr="00B400D4">
        <w:rPr>
          <w:lang w:val="ru-RU"/>
        </w:rPr>
        <w:instrText>","</w:instrText>
      </w:r>
      <w:r w:rsidR="00B400D4">
        <w:instrText>non</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parse</w:instrText>
      </w:r>
      <w:r w:rsidR="00B400D4" w:rsidRPr="00B400D4">
        <w:rPr>
          <w:lang w:val="ru-RU"/>
        </w:rPr>
        <w:instrText>-</w:instrText>
      </w:r>
      <w:r w:rsidR="00B400D4">
        <w:instrText>names</w:instrText>
      </w:r>
      <w:r w:rsidR="00B400D4" w:rsidRPr="00B400D4">
        <w:rPr>
          <w:lang w:val="ru-RU"/>
        </w:rPr>
        <w:instrText>":</w:instrText>
      </w:r>
      <w:r w:rsidR="00B400D4">
        <w:instrText>false</w:instrText>
      </w:r>
      <w:r w:rsidR="00B400D4" w:rsidRPr="00B400D4">
        <w:rPr>
          <w:lang w:val="ru-RU"/>
        </w:rPr>
        <w:instrText>,"</w:instrText>
      </w:r>
      <w:r w:rsidR="00B400D4">
        <w:instrText>suffix</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family</w:instrText>
      </w:r>
      <w:r w:rsidR="00B400D4" w:rsidRPr="00B400D4">
        <w:rPr>
          <w:lang w:val="ru-RU"/>
        </w:rPr>
        <w:instrText>":"</w:instrText>
      </w:r>
      <w:r w:rsidR="00B400D4">
        <w:instrText>Ziaja</w:instrText>
      </w:r>
      <w:r w:rsidR="00B400D4" w:rsidRPr="00B400D4">
        <w:rPr>
          <w:lang w:val="ru-RU"/>
        </w:rPr>
        <w:instrText>","</w:instrText>
      </w:r>
      <w:r w:rsidR="00B400D4">
        <w:instrText>given</w:instrText>
      </w:r>
      <w:r w:rsidR="00B400D4" w:rsidRPr="00B400D4">
        <w:rPr>
          <w:lang w:val="ru-RU"/>
        </w:rPr>
        <w:instrText>":"</w:instrText>
      </w:r>
      <w:r w:rsidR="00B400D4">
        <w:instrText>Beata</w:instrText>
      </w:r>
      <w:r w:rsidR="00B400D4" w:rsidRPr="00B400D4">
        <w:rPr>
          <w:lang w:val="ru-RU"/>
        </w:rPr>
        <w:instrText>","</w:instrText>
      </w:r>
      <w:r w:rsidR="00B400D4">
        <w:instrText>non</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parse</w:instrText>
      </w:r>
      <w:r w:rsidR="00B400D4" w:rsidRPr="00B400D4">
        <w:rPr>
          <w:lang w:val="ru-RU"/>
        </w:rPr>
        <w:instrText>-</w:instrText>
      </w:r>
      <w:r w:rsidR="00B400D4">
        <w:instrText>names</w:instrText>
      </w:r>
      <w:r w:rsidR="00B400D4" w:rsidRPr="00B400D4">
        <w:rPr>
          <w:lang w:val="ru-RU"/>
        </w:rPr>
        <w:instrText>":</w:instrText>
      </w:r>
      <w:r w:rsidR="00B400D4">
        <w:instrText>false</w:instrText>
      </w:r>
      <w:r w:rsidR="00B400D4" w:rsidRPr="00B400D4">
        <w:rPr>
          <w:lang w:val="ru-RU"/>
        </w:rPr>
        <w:instrText>,"</w:instrText>
      </w:r>
      <w:r w:rsidR="00B400D4">
        <w:instrText>suffix</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family</w:instrText>
      </w:r>
      <w:r w:rsidR="00B400D4" w:rsidRPr="00B400D4">
        <w:rPr>
          <w:lang w:val="ru-RU"/>
        </w:rPr>
        <w:instrText>":"</w:instrText>
      </w:r>
      <w:r w:rsidR="00B400D4">
        <w:instrText>Santra</w:instrText>
      </w:r>
      <w:r w:rsidR="00B400D4" w:rsidRPr="00B400D4">
        <w:rPr>
          <w:lang w:val="ru-RU"/>
        </w:rPr>
        <w:instrText>","</w:instrText>
      </w:r>
      <w:r w:rsidR="00B400D4">
        <w:instrText>given</w:instrText>
      </w:r>
      <w:r w:rsidR="00B400D4" w:rsidRPr="00B400D4">
        <w:rPr>
          <w:lang w:val="ru-RU"/>
        </w:rPr>
        <w:instrText>":"</w:instrText>
      </w:r>
      <w:r w:rsidR="00B400D4">
        <w:instrText>Robin</w:instrText>
      </w:r>
      <w:r w:rsidR="00B400D4" w:rsidRPr="00B400D4">
        <w:rPr>
          <w:lang w:val="ru-RU"/>
        </w:rPr>
        <w:instrText>","</w:instrText>
      </w:r>
      <w:r w:rsidR="00B400D4">
        <w:instrText>non</w:instrText>
      </w:r>
      <w:r w:rsidR="00B400D4" w:rsidRPr="00B400D4">
        <w:rPr>
          <w:lang w:val="ru-RU"/>
        </w:rPr>
        <w:instrText>-</w:instrText>
      </w:r>
      <w:r w:rsidR="00B400D4">
        <w:instrText>dropping</w:instrText>
      </w:r>
      <w:r w:rsidR="00B400D4" w:rsidRPr="00B400D4">
        <w:rPr>
          <w:lang w:val="ru-RU"/>
        </w:rPr>
        <w:instrText>-</w:instrText>
      </w:r>
      <w:r w:rsidR="00B400D4">
        <w:instrText>particle</w:instrText>
      </w:r>
      <w:r w:rsidR="00B400D4" w:rsidRPr="00B400D4">
        <w:rPr>
          <w:lang w:val="ru-RU"/>
        </w:rPr>
        <w:instrText>":"","</w:instrText>
      </w:r>
      <w:r w:rsidR="00B400D4">
        <w:instrText>parse</w:instrText>
      </w:r>
      <w:r w:rsidR="00B400D4" w:rsidRPr="00B400D4">
        <w:rPr>
          <w:lang w:val="ru-RU"/>
        </w:rPr>
        <w:instrText>-</w:instrText>
      </w:r>
      <w:r w:rsidR="00B400D4">
        <w:instrText>names</w:instrText>
      </w:r>
      <w:r w:rsidR="00B400D4" w:rsidRPr="00B400D4">
        <w:rPr>
          <w:lang w:val="ru-RU"/>
        </w:rPr>
        <w:instrText>":</w:instrText>
      </w:r>
      <w:r w:rsidR="00B400D4">
        <w:instrText>false</w:instrText>
      </w:r>
      <w:r w:rsidR="00B400D4" w:rsidRPr="00B400D4">
        <w:rPr>
          <w:lang w:val="ru-RU"/>
        </w:rPr>
        <w:instrText>,"</w:instrText>
      </w:r>
      <w:r w:rsidR="00B400D4">
        <w:instrText>suffix</w:instrText>
      </w:r>
      <w:r w:rsidR="00B400D4" w:rsidRPr="00B400D4">
        <w:rPr>
          <w:lang w:val="ru-RU"/>
        </w:rPr>
        <w:instrText>":""}],"</w:instrText>
      </w:r>
      <w:r w:rsidR="00B400D4">
        <w:instrText>container</w:instrText>
      </w:r>
      <w:r w:rsidR="00B400D4" w:rsidRPr="00B400D4">
        <w:rPr>
          <w:lang w:val="ru-RU"/>
        </w:rPr>
        <w:instrText>-</w:instrText>
      </w:r>
      <w:r w:rsidR="00B400D4">
        <w:instrText>title</w:instrText>
      </w:r>
      <w:r w:rsidR="00B400D4" w:rsidRPr="00B400D4">
        <w:rPr>
          <w:lang w:val="ru-RU"/>
        </w:rPr>
        <w:instrText>":"</w:instrText>
      </w:r>
      <w:r w:rsidR="00B400D4">
        <w:instrText>Journal</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Applied</w:instrText>
      </w:r>
      <w:r w:rsidR="00B400D4" w:rsidRPr="00B400D4">
        <w:rPr>
          <w:lang w:val="ru-RU"/>
        </w:rPr>
        <w:instrText xml:space="preserve"> </w:instrText>
      </w:r>
      <w:r w:rsidR="00B400D4">
        <w:instrText>Crystallography</w:instrText>
      </w:r>
      <w:r w:rsidR="00B400D4" w:rsidRPr="00B400D4">
        <w:rPr>
          <w:lang w:val="ru-RU"/>
        </w:rPr>
        <w:instrText>","</w:instrText>
      </w:r>
      <w:r w:rsidR="00B400D4">
        <w:instrText>id</w:instrText>
      </w:r>
      <w:r w:rsidR="00B400D4" w:rsidRPr="00B400D4">
        <w:rPr>
          <w:lang w:val="ru-RU"/>
        </w:rPr>
        <w:instrText>":"</w:instrText>
      </w:r>
      <w:r w:rsidR="00B400D4">
        <w:instrText>ITEM</w:instrText>
      </w:r>
      <w:r w:rsidR="00B400D4" w:rsidRPr="00B400D4">
        <w:rPr>
          <w:lang w:val="ru-RU"/>
        </w:rPr>
        <w:instrText>-1","</w:instrText>
      </w:r>
      <w:r w:rsidR="00B400D4">
        <w:instrText>issue</w:instrText>
      </w:r>
      <w:r w:rsidR="00B400D4" w:rsidRPr="00B400D4">
        <w:rPr>
          <w:lang w:val="ru-RU"/>
        </w:rPr>
        <w:instrText>":"3","</w:instrText>
      </w:r>
      <w:r w:rsidR="00B400D4">
        <w:instrText>issued</w:instrText>
      </w:r>
      <w:r w:rsidR="00B400D4" w:rsidRPr="00B400D4">
        <w:rPr>
          <w:lang w:val="ru-RU"/>
        </w:rPr>
        <w:instrText>":{"</w:instrText>
      </w:r>
      <w:r w:rsidR="00B400D4">
        <w:instrText>date</w:instrText>
      </w:r>
      <w:r w:rsidR="00B400D4" w:rsidRPr="00B400D4">
        <w:rPr>
          <w:lang w:val="ru-RU"/>
        </w:rPr>
        <w:instrText>-</w:instrText>
      </w:r>
      <w:r w:rsidR="00B400D4">
        <w:instrText>parts</w:instrText>
      </w:r>
      <w:r w:rsidR="00B400D4" w:rsidRPr="00B400D4">
        <w:rPr>
          <w:lang w:val="ru-RU"/>
        </w:rPr>
        <w:instrText>":[["2016","6"]]},"</w:instrText>
      </w:r>
      <w:r w:rsidR="00B400D4">
        <w:instrText>page</w:instrText>
      </w:r>
      <w:r w:rsidR="00B400D4" w:rsidRPr="00B400D4">
        <w:rPr>
          <w:lang w:val="ru-RU"/>
        </w:rPr>
        <w:instrText>":"1048-1056","</w:instrText>
      </w:r>
      <w:r w:rsidR="00B400D4">
        <w:instrText>publisher</w:instrText>
      </w:r>
      <w:r w:rsidR="00B400D4" w:rsidRPr="00B400D4">
        <w:rPr>
          <w:lang w:val="ru-RU"/>
        </w:rPr>
        <w:instrText>":"</w:instrText>
      </w:r>
      <w:r w:rsidR="00B400D4">
        <w:instrText>International</w:instrText>
      </w:r>
      <w:r w:rsidR="00B400D4" w:rsidRPr="00B400D4">
        <w:rPr>
          <w:lang w:val="ru-RU"/>
        </w:rPr>
        <w:instrText xml:space="preserve"> </w:instrText>
      </w:r>
      <w:r w:rsidR="00B400D4">
        <w:instrText>Union</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Crystallography</w:instrText>
      </w:r>
      <w:r w:rsidR="00B400D4" w:rsidRPr="00B400D4">
        <w:rPr>
          <w:lang w:val="ru-RU"/>
        </w:rPr>
        <w:instrText>","</w:instrText>
      </w:r>
      <w:r w:rsidR="00B400D4">
        <w:instrText>title</w:instrText>
      </w:r>
      <w:r w:rsidR="00B400D4" w:rsidRPr="00B400D4">
        <w:rPr>
          <w:lang w:val="ru-RU"/>
        </w:rPr>
        <w:instrText>":"</w:instrText>
      </w:r>
      <w:r w:rsidR="00B400D4">
        <w:instrText>XMDYN</w:instrText>
      </w:r>
      <w:r w:rsidR="00B400D4" w:rsidRPr="00B400D4">
        <w:rPr>
          <w:lang w:val="ru-RU"/>
        </w:rPr>
        <w:instrText xml:space="preserve"> </w:instrText>
      </w:r>
      <w:r w:rsidR="00B400D4">
        <w:instrText>and</w:instrText>
      </w:r>
      <w:r w:rsidR="00B400D4" w:rsidRPr="00B400D4">
        <w:rPr>
          <w:lang w:val="ru-RU"/>
        </w:rPr>
        <w:instrText xml:space="preserve"> </w:instrText>
      </w:r>
      <w:r w:rsidR="00B400D4">
        <w:instrText>XATOM</w:instrText>
      </w:r>
      <w:r w:rsidR="00B400D4" w:rsidRPr="00B400D4">
        <w:rPr>
          <w:lang w:val="ru-RU"/>
        </w:rPr>
        <w:instrText xml:space="preserve">: </w:instrText>
      </w:r>
      <w:r w:rsidR="00B400D4">
        <w:instrText>versatile</w:instrText>
      </w:r>
      <w:r w:rsidR="00B400D4" w:rsidRPr="00B400D4">
        <w:rPr>
          <w:lang w:val="ru-RU"/>
        </w:rPr>
        <w:instrText xml:space="preserve"> </w:instrText>
      </w:r>
      <w:r w:rsidR="00B400D4">
        <w:instrText>simulation</w:instrText>
      </w:r>
      <w:r w:rsidR="00B400D4" w:rsidRPr="00B400D4">
        <w:rPr>
          <w:lang w:val="ru-RU"/>
        </w:rPr>
        <w:instrText xml:space="preserve"> </w:instrText>
      </w:r>
      <w:r w:rsidR="00B400D4">
        <w:instrText>tools</w:instrText>
      </w:r>
      <w:r w:rsidR="00B400D4" w:rsidRPr="00B400D4">
        <w:rPr>
          <w:lang w:val="ru-RU"/>
        </w:rPr>
        <w:instrText xml:space="preserve"> </w:instrText>
      </w:r>
      <w:r w:rsidR="00B400D4">
        <w:instrText>for</w:instrText>
      </w:r>
      <w:r w:rsidR="00B400D4" w:rsidRPr="00B400D4">
        <w:rPr>
          <w:lang w:val="ru-RU"/>
        </w:rPr>
        <w:instrText xml:space="preserve"> </w:instrText>
      </w:r>
      <w:r w:rsidR="00B400D4">
        <w:instrText>quantitative</w:instrText>
      </w:r>
      <w:r w:rsidR="00B400D4" w:rsidRPr="00B400D4">
        <w:rPr>
          <w:lang w:val="ru-RU"/>
        </w:rPr>
        <w:instrText xml:space="preserve"> </w:instrText>
      </w:r>
      <w:r w:rsidR="00B400D4">
        <w:instrText>modeling</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X</w:instrText>
      </w:r>
      <w:r w:rsidR="00B400D4" w:rsidRPr="00B400D4">
        <w:rPr>
          <w:lang w:val="ru-RU"/>
        </w:rPr>
        <w:instrText>-</w:instrText>
      </w:r>
      <w:r w:rsidR="00B400D4">
        <w:instrText>ray</w:instrText>
      </w:r>
      <w:r w:rsidR="00B400D4" w:rsidRPr="00B400D4">
        <w:rPr>
          <w:lang w:val="ru-RU"/>
        </w:rPr>
        <w:instrText xml:space="preserve"> </w:instrText>
      </w:r>
      <w:r w:rsidR="00B400D4">
        <w:instrText>free</w:instrText>
      </w:r>
      <w:r w:rsidR="00B400D4" w:rsidRPr="00B400D4">
        <w:rPr>
          <w:lang w:val="ru-RU"/>
        </w:rPr>
        <w:instrText>-</w:instrText>
      </w:r>
      <w:r w:rsidR="00B400D4">
        <w:instrText>electron</w:instrText>
      </w:r>
      <w:r w:rsidR="00B400D4" w:rsidRPr="00B400D4">
        <w:rPr>
          <w:lang w:val="ru-RU"/>
        </w:rPr>
        <w:instrText xml:space="preserve"> </w:instrText>
      </w:r>
      <w:r w:rsidR="00B400D4">
        <w:instrText>laser</w:instrText>
      </w:r>
      <w:r w:rsidR="00B400D4" w:rsidRPr="00B400D4">
        <w:rPr>
          <w:lang w:val="ru-RU"/>
        </w:rPr>
        <w:instrText xml:space="preserve"> </w:instrText>
      </w:r>
      <w:r w:rsidR="00B400D4">
        <w:instrText>induced</w:instrText>
      </w:r>
      <w:r w:rsidR="00B400D4" w:rsidRPr="00B400D4">
        <w:rPr>
          <w:lang w:val="ru-RU"/>
        </w:rPr>
        <w:instrText xml:space="preserve"> </w:instrText>
      </w:r>
      <w:r w:rsidR="00B400D4">
        <w:instrText>dynamics</w:instrText>
      </w:r>
      <w:r w:rsidR="00B400D4" w:rsidRPr="00B400D4">
        <w:rPr>
          <w:lang w:val="ru-RU"/>
        </w:rPr>
        <w:instrText xml:space="preserve"> </w:instrText>
      </w:r>
      <w:r w:rsidR="00B400D4">
        <w:instrText>of</w:instrText>
      </w:r>
      <w:r w:rsidR="00B400D4" w:rsidRPr="00B400D4">
        <w:rPr>
          <w:lang w:val="ru-RU"/>
        </w:rPr>
        <w:instrText xml:space="preserve"> </w:instrText>
      </w:r>
      <w:r w:rsidR="00B400D4">
        <w:instrText>matter</w:instrText>
      </w:r>
      <w:r w:rsidR="00B400D4" w:rsidRPr="00B400D4">
        <w:rPr>
          <w:lang w:val="ru-RU"/>
        </w:rPr>
        <w:instrText>","</w:instrText>
      </w:r>
      <w:r w:rsidR="00B400D4">
        <w:instrText>type</w:instrText>
      </w:r>
      <w:r w:rsidR="00B400D4" w:rsidRPr="00B400D4">
        <w:rPr>
          <w:lang w:val="ru-RU"/>
        </w:rPr>
        <w:instrText>":"</w:instrText>
      </w:r>
      <w:r w:rsidR="00B400D4">
        <w:instrText>article</w:instrText>
      </w:r>
      <w:r w:rsidR="00B400D4" w:rsidRPr="00B400D4">
        <w:rPr>
          <w:lang w:val="ru-RU"/>
        </w:rPr>
        <w:instrText>-</w:instrText>
      </w:r>
      <w:r w:rsidR="00B400D4">
        <w:instrText>journal</w:instrText>
      </w:r>
      <w:r w:rsidR="00B400D4" w:rsidRPr="00B400D4">
        <w:rPr>
          <w:lang w:val="ru-RU"/>
        </w:rPr>
        <w:instrText>","</w:instrText>
      </w:r>
      <w:r w:rsidR="00B400D4">
        <w:instrText>volume</w:instrText>
      </w:r>
      <w:r w:rsidR="00B400D4" w:rsidRPr="00B400D4">
        <w:rPr>
          <w:lang w:val="ru-RU"/>
        </w:rPr>
        <w:instrText>":"49"},"</w:instrText>
      </w:r>
      <w:r w:rsidR="00B400D4">
        <w:instrText>uris</w:instrText>
      </w:r>
      <w:r w:rsidR="00B400D4" w:rsidRPr="00B400D4">
        <w:rPr>
          <w:lang w:val="ru-RU"/>
        </w:rPr>
        <w:instrText>":["</w:instrText>
      </w:r>
      <w:r w:rsidR="00B400D4">
        <w:instrText>http</w:instrText>
      </w:r>
      <w:r w:rsidR="00B400D4" w:rsidRPr="00B400D4">
        <w:rPr>
          <w:lang w:val="ru-RU"/>
        </w:rPr>
        <w:instrText>://</w:instrText>
      </w:r>
      <w:r w:rsidR="00B400D4">
        <w:instrText>www</w:instrText>
      </w:r>
      <w:r w:rsidR="00B400D4" w:rsidRPr="00B400D4">
        <w:rPr>
          <w:lang w:val="ru-RU"/>
        </w:rPr>
        <w:instrText>.</w:instrText>
      </w:r>
      <w:r w:rsidR="00B400D4">
        <w:instrText>mendeley</w:instrText>
      </w:r>
      <w:r w:rsidR="00B400D4" w:rsidRPr="00B400D4">
        <w:rPr>
          <w:lang w:val="ru-RU"/>
        </w:rPr>
        <w:instrText>.</w:instrText>
      </w:r>
      <w:r w:rsidR="00B400D4">
        <w:instrText>com</w:instrText>
      </w:r>
      <w:r w:rsidR="00B400D4" w:rsidRPr="00B400D4">
        <w:rPr>
          <w:lang w:val="ru-RU"/>
        </w:rPr>
        <w:instrText>/</w:instrText>
      </w:r>
      <w:r w:rsidR="00B400D4">
        <w:instrText>documents</w:instrText>
      </w:r>
      <w:r w:rsidR="00B400D4" w:rsidRPr="00B400D4">
        <w:rPr>
          <w:lang w:val="ru-RU"/>
        </w:rPr>
        <w:instrText>/?</w:instrText>
      </w:r>
      <w:r w:rsidR="00B400D4">
        <w:instrText>uuid</w:instrText>
      </w:r>
      <w:r w:rsidR="00B400D4" w:rsidRPr="00B400D4">
        <w:rPr>
          <w:lang w:val="ru-RU"/>
        </w:rPr>
        <w:instrText>=</w:instrText>
      </w:r>
      <w:r w:rsidR="00B400D4">
        <w:instrText>f</w:instrText>
      </w:r>
      <w:r w:rsidR="00B400D4" w:rsidRPr="00B400D4">
        <w:rPr>
          <w:lang w:val="ru-RU"/>
        </w:rPr>
        <w:instrText>8</w:instrText>
      </w:r>
      <w:r w:rsidR="00B400D4">
        <w:instrText>d</w:instrText>
      </w:r>
      <w:r w:rsidR="00B400D4" w:rsidRPr="00B400D4">
        <w:rPr>
          <w:lang w:val="ru-RU"/>
        </w:rPr>
        <w:instrText>55</w:instrText>
      </w:r>
      <w:r w:rsidR="00B400D4">
        <w:instrText>ee</w:instrText>
      </w:r>
      <w:r w:rsidR="00B400D4" w:rsidRPr="00B400D4">
        <w:rPr>
          <w:lang w:val="ru-RU"/>
        </w:rPr>
        <w:instrText>3-31</w:instrText>
      </w:r>
      <w:r w:rsidR="00B400D4">
        <w:instrText>b</w:instrText>
      </w:r>
      <w:r w:rsidR="00B400D4" w:rsidRPr="00B400D4">
        <w:rPr>
          <w:lang w:val="ru-RU"/>
        </w:rPr>
        <w:instrText>8-4</w:instrText>
      </w:r>
      <w:r w:rsidR="00B400D4">
        <w:instrText>cb</w:instrText>
      </w:r>
      <w:r w:rsidR="00B400D4" w:rsidRPr="00B400D4">
        <w:rPr>
          <w:lang w:val="ru-RU"/>
        </w:rPr>
        <w:instrText>1-</w:instrText>
      </w:r>
      <w:r w:rsidR="00B400D4">
        <w:instrText>af</w:instrText>
      </w:r>
      <w:r w:rsidR="00B400D4" w:rsidRPr="00B400D4">
        <w:rPr>
          <w:lang w:val="ru-RU"/>
        </w:rPr>
        <w:instrText>91-65</w:instrText>
      </w:r>
      <w:r w:rsidR="00B400D4">
        <w:instrText>ddc</w:instrText>
      </w:r>
      <w:r w:rsidR="00B400D4" w:rsidRPr="00B400D4">
        <w:rPr>
          <w:lang w:val="ru-RU"/>
        </w:rPr>
        <w:instrText>05</w:instrText>
      </w:r>
      <w:r w:rsidR="00B400D4">
        <w:instrText>cc</w:instrText>
      </w:r>
      <w:r w:rsidR="00B400D4" w:rsidRPr="00B400D4">
        <w:rPr>
          <w:lang w:val="ru-RU"/>
        </w:rPr>
        <w:instrText>785"]}],"</w:instrText>
      </w:r>
      <w:r w:rsidR="00B400D4">
        <w:instrText>mendeley</w:instrText>
      </w:r>
      <w:r w:rsidR="00B400D4" w:rsidRPr="00B400D4">
        <w:rPr>
          <w:lang w:val="ru-RU"/>
        </w:rPr>
        <w:instrText>":{"</w:instrText>
      </w:r>
      <w:r w:rsidR="00B400D4">
        <w:instrText>formattedCitation</w:instrText>
      </w:r>
      <w:r w:rsidR="00B400D4" w:rsidRPr="00B400D4">
        <w:rPr>
          <w:lang w:val="ru-RU"/>
        </w:rPr>
        <w:instrText>":"</w:instrText>
      </w:r>
      <w:r w:rsidR="00B400D4">
        <w:instrText> </w:instrText>
      </w:r>
      <w:r w:rsidR="00B400D4" w:rsidRPr="00B400D4">
        <w:rPr>
          <w:lang w:val="ru-RU"/>
        </w:rPr>
        <w:instrText>[26]","</w:instrText>
      </w:r>
      <w:r w:rsidR="00B400D4">
        <w:instrText>plainTextFormattedCitation</w:instrText>
      </w:r>
      <w:r w:rsidR="00B400D4" w:rsidRPr="00B400D4">
        <w:rPr>
          <w:lang w:val="ru-RU"/>
        </w:rPr>
        <w:instrText>":"</w:instrText>
      </w:r>
      <w:r w:rsidR="00B400D4">
        <w:instrText> </w:instrText>
      </w:r>
      <w:r w:rsidR="00B400D4" w:rsidRPr="00B400D4">
        <w:rPr>
          <w:lang w:val="ru-RU"/>
        </w:rPr>
        <w:instrText>[26]","</w:instrText>
      </w:r>
      <w:r w:rsidR="00B400D4">
        <w:instrText>previouslyFormattedCitation</w:instrText>
      </w:r>
      <w:r w:rsidR="00B400D4" w:rsidRPr="00B400D4">
        <w:rPr>
          <w:lang w:val="ru-RU"/>
        </w:rPr>
        <w:instrText>":"</w:instrText>
      </w:r>
      <w:r w:rsidR="00B400D4">
        <w:instrText> </w:instrText>
      </w:r>
      <w:r w:rsidR="00B400D4" w:rsidRPr="00B400D4">
        <w:rPr>
          <w:lang w:val="ru-RU"/>
        </w:rPr>
        <w:instrText>[26]"},"</w:instrText>
      </w:r>
      <w:r w:rsidR="00B400D4">
        <w:instrText>properties</w:instrText>
      </w:r>
      <w:r w:rsidR="00B400D4" w:rsidRPr="00B400D4">
        <w:rPr>
          <w:lang w:val="ru-RU"/>
        </w:rPr>
        <w:instrText>":{"</w:instrText>
      </w:r>
      <w:r w:rsidR="00B400D4">
        <w:instrText>noteIndex</w:instrText>
      </w:r>
      <w:r w:rsidR="00B400D4" w:rsidRPr="00B400D4">
        <w:rPr>
          <w:lang w:val="ru-RU"/>
        </w:rPr>
        <w:instrText>":0},"</w:instrText>
      </w:r>
      <w:r w:rsidR="00B400D4">
        <w:instrText>schema</w:instrText>
      </w:r>
      <w:r w:rsidR="00B400D4" w:rsidRPr="00B400D4">
        <w:rPr>
          <w:lang w:val="ru-RU"/>
        </w:rPr>
        <w:instrText>":"</w:instrText>
      </w:r>
      <w:r w:rsidR="00B400D4">
        <w:instrText>https</w:instrText>
      </w:r>
      <w:r w:rsidR="00B400D4" w:rsidRPr="00B400D4">
        <w:rPr>
          <w:lang w:val="ru-RU"/>
        </w:rPr>
        <w:instrText>://</w:instrText>
      </w:r>
      <w:r w:rsidR="00B400D4">
        <w:instrText>github</w:instrText>
      </w:r>
      <w:r w:rsidR="00B400D4" w:rsidRPr="00B400D4">
        <w:rPr>
          <w:lang w:val="ru-RU"/>
        </w:rPr>
        <w:instrText>.</w:instrText>
      </w:r>
      <w:r w:rsidR="00B400D4">
        <w:instrText>com</w:instrText>
      </w:r>
      <w:r w:rsidR="00B400D4" w:rsidRPr="00B400D4">
        <w:rPr>
          <w:lang w:val="ru-RU"/>
        </w:rPr>
        <w:instrText>/</w:instrText>
      </w:r>
      <w:r w:rsidR="00B400D4">
        <w:instrText>citation</w:instrText>
      </w:r>
      <w:r w:rsidR="00B400D4" w:rsidRPr="00B400D4">
        <w:rPr>
          <w:lang w:val="ru-RU"/>
        </w:rPr>
        <w:instrText>-</w:instrText>
      </w:r>
      <w:r w:rsidR="00B400D4">
        <w:instrText>style</w:instrText>
      </w:r>
      <w:r w:rsidR="00B400D4" w:rsidRPr="00B400D4">
        <w:rPr>
          <w:lang w:val="ru-RU"/>
        </w:rPr>
        <w:instrText>-</w:instrText>
      </w:r>
      <w:r w:rsidR="00B400D4">
        <w:instrText>language</w:instrText>
      </w:r>
      <w:r w:rsidR="00B400D4" w:rsidRPr="00B400D4">
        <w:rPr>
          <w:lang w:val="ru-RU"/>
        </w:rPr>
        <w:instrText>/</w:instrText>
      </w:r>
      <w:r w:rsidR="00B400D4">
        <w:instrText>schema</w:instrText>
      </w:r>
      <w:r w:rsidR="00B400D4" w:rsidRPr="00B400D4">
        <w:rPr>
          <w:lang w:val="ru-RU"/>
        </w:rPr>
        <w:instrText>/</w:instrText>
      </w:r>
      <w:r w:rsidR="00B400D4">
        <w:instrText>raw</w:instrText>
      </w:r>
      <w:r w:rsidR="00B400D4" w:rsidRPr="00B400D4">
        <w:rPr>
          <w:lang w:val="ru-RU"/>
        </w:rPr>
        <w:instrText>/</w:instrText>
      </w:r>
      <w:r w:rsidR="00B400D4">
        <w:instrText>master</w:instrText>
      </w:r>
      <w:r w:rsidR="00B400D4" w:rsidRPr="00B400D4">
        <w:rPr>
          <w:lang w:val="ru-RU"/>
        </w:rPr>
        <w:instrText>/</w:instrText>
      </w:r>
      <w:r w:rsidR="00B400D4">
        <w:instrText>csl</w:instrText>
      </w:r>
      <w:r w:rsidR="00B400D4" w:rsidRPr="00B400D4">
        <w:rPr>
          <w:lang w:val="ru-RU"/>
        </w:rPr>
        <w:instrText>-</w:instrText>
      </w:r>
      <w:r w:rsidR="00B400D4">
        <w:instrText>citation</w:instrText>
      </w:r>
      <w:r w:rsidR="00B400D4" w:rsidRPr="00B400D4">
        <w:rPr>
          <w:lang w:val="ru-RU"/>
        </w:rPr>
        <w:instrText>.</w:instrText>
      </w:r>
      <w:r w:rsidR="00B400D4">
        <w:instrText>json</w:instrText>
      </w:r>
      <w:r w:rsidR="00B400D4" w:rsidRPr="00B400D4">
        <w:rPr>
          <w:lang w:val="ru-RU"/>
        </w:rPr>
        <w:instrText>"}</w:instrText>
      </w:r>
      <w:r w:rsidRPr="00EF35BB">
        <w:fldChar w:fldCharType="separate"/>
      </w:r>
      <w:r w:rsidR="00AE283D" w:rsidRPr="00AE283D">
        <w:rPr>
          <w:noProof/>
        </w:rPr>
        <w:t> </w:t>
      </w:r>
      <w:r w:rsidR="00AE283D" w:rsidRPr="00AE283D">
        <w:rPr>
          <w:noProof/>
          <w:lang w:val="ru-RU"/>
        </w:rPr>
        <w:t>[26]</w:t>
      </w:r>
      <w:r w:rsidRPr="00EF35BB">
        <w:fldChar w:fldCharType="end"/>
      </w:r>
      <w:r w:rsidRPr="00FD24A7">
        <w:rPr>
          <w:lang w:val="ru-RU"/>
        </w:rPr>
        <w:t>.</w:t>
      </w:r>
    </w:p>
    <w:p w:rsidR="004F5D42" w:rsidRPr="00FD24A7" w:rsidRDefault="004F5D42" w:rsidP="00FD24A7">
      <w:pPr>
        <w:rPr>
          <w:lang w:val="ru-RU"/>
        </w:rPr>
      </w:pPr>
      <w:r w:rsidRPr="00FD24A7">
        <w:rPr>
          <w:lang w:val="ru-RU"/>
        </w:rPr>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rsidR="00FD24A7" w:rsidRDefault="00FD24A7" w:rsidP="00FD24A7">
      <w:pPr>
        <w:pStyle w:val="Heading3"/>
        <w:numPr>
          <w:ilvl w:val="0"/>
          <w:numId w:val="4"/>
        </w:numPr>
      </w:pPr>
      <w:bookmarkStart w:id="30" w:name="_Toc93747216"/>
      <w:r>
        <w:rPr>
          <w:lang w:val="ru-RU"/>
        </w:rPr>
        <w:lastRenderedPageBreak/>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расчитанными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rsidR="00980748" w:rsidRDefault="00980748" w:rsidP="00980748">
      <w:pPr>
        <w:pStyle w:val="Heading3"/>
        <w:numPr>
          <w:ilvl w:val="0"/>
          <w:numId w:val="4"/>
        </w:numPr>
        <w:rPr>
          <w:lang w:val="ru-RU"/>
        </w:rPr>
      </w:pPr>
      <w:bookmarkStart w:id="31" w:name="_Toc93747217"/>
      <w:r>
        <w:rPr>
          <w:lang w:val="ru-RU"/>
        </w:rPr>
        <w:t xml:space="preserve">Папка </w:t>
      </w:r>
      <w:r w:rsidRPr="009136EB">
        <w:rPr>
          <w:lang w:val="ru-RU"/>
        </w:rPr>
        <w:t>Ion_cross_sections</w:t>
      </w:r>
      <w:bookmarkEnd w:id="31"/>
    </w:p>
    <w:p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тся файлы с расчитанными полными сечениями рассеяния этих ионов для разных химических элементов.</w:t>
      </w:r>
    </w:p>
    <w:p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расч</w:t>
      </w:r>
      <w:r w:rsidR="007F4514" w:rsidRPr="00980748">
        <w:rPr>
          <w:lang w:val="ru-RU"/>
        </w:rPr>
        <w:t>итанн</w:t>
      </w:r>
      <w:r w:rsidR="00F7190A" w:rsidRPr="00980748">
        <w:rPr>
          <w:lang w:val="ru-RU"/>
        </w:rPr>
        <w:t xml:space="preserve">ые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rsidR="00F0591D" w:rsidRDefault="00F0591D" w:rsidP="00F87CE8">
      <w:pPr>
        <w:rPr>
          <w:lang w:val="ru-RU"/>
        </w:rPr>
      </w:pPr>
    </w:p>
    <w:p w:rsidR="00EC212D" w:rsidRDefault="00EC212D" w:rsidP="00C831AC">
      <w:pPr>
        <w:pStyle w:val="Heading1"/>
        <w:numPr>
          <w:ilvl w:val="0"/>
          <w:numId w:val="12"/>
        </w:numPr>
        <w:rPr>
          <w:lang w:val="ru-RU"/>
        </w:rPr>
      </w:pPr>
      <w:bookmarkStart w:id="35" w:name="_Toc93747221"/>
      <w:r>
        <w:rPr>
          <w:lang w:val="ru-RU"/>
        </w:rPr>
        <w:t>Компиляция кода</w:t>
      </w:r>
      <w:bookmarkEnd w:id="35"/>
    </w:p>
    <w:p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переименуте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4A27F9">
        <w:rPr>
          <w:rStyle w:val="FootnoteReference"/>
        </w:rPr>
        <w:footnoteReference w:id="8"/>
      </w:r>
      <w:r w:rsidRPr="008B10AF">
        <w:rPr>
          <w:lang w:val="ru-RU"/>
        </w:rPr>
        <w:t>.</w:t>
      </w:r>
      <w:r w:rsidR="0023575C" w:rsidRPr="0023575C">
        <w:rPr>
          <w:lang w:val="ru-RU"/>
        </w:rPr>
        <w:t xml:space="preserve"> </w:t>
      </w:r>
    </w:p>
    <w:p w:rsidR="0023575C" w:rsidRPr="00277F72" w:rsidRDefault="0023575C" w:rsidP="0023575C">
      <w:pPr>
        <w:rPr>
          <w:lang w:val="ru-RU"/>
        </w:rPr>
      </w:pPr>
      <w:r w:rsidRPr="00277F72">
        <w:rPr>
          <w:lang w:val="ru-RU"/>
        </w:rPr>
        <w:t>Совместимость с другими компиляторами пока не проверялась.</w:t>
      </w:r>
    </w:p>
    <w:p w:rsidR="0023575C" w:rsidRPr="00254F85" w:rsidRDefault="0023575C" w:rsidP="00F87CE8">
      <w:pPr>
        <w:rPr>
          <w:lang w:val="ru-RU"/>
        </w:rPr>
      </w:pPr>
      <w:r>
        <w:rPr>
          <w:lang w:val="ru-RU"/>
        </w:rPr>
        <w:t>Стандартные опции компиляции</w:t>
      </w:r>
      <w:r w:rsidR="002724C9" w:rsidRPr="004A27F9">
        <w:rPr>
          <w:rStyle w:val="FootnoteReference"/>
        </w:rPr>
        <w:footnoteReference w:id="9"/>
      </w:r>
      <w:r>
        <w:rPr>
          <w:lang w:val="ru-RU"/>
        </w:rPr>
        <w:t xml:space="preserve">, прописанные в </w:t>
      </w:r>
      <w:r>
        <w:t>Make</w:t>
      </w:r>
      <w:r>
        <w:rPr>
          <w:lang w:val="ru-RU"/>
        </w:rPr>
        <w:t xml:space="preserve"> файлах:</w:t>
      </w:r>
    </w:p>
    <w:p w:rsidR="0023575C" w:rsidRDefault="0023575C" w:rsidP="0023575C">
      <w:r>
        <w:lastRenderedPageBreak/>
        <w:t xml:space="preserve">Windows: </w:t>
      </w:r>
      <w:r w:rsidRPr="0023575C">
        <w:t>ifort.exe -c /F9999999999 /fpp /Qopenmp /D OMP_inside /Qmkl=</w:t>
      </w:r>
      <w:proofErr w:type="gramStart"/>
      <w:r w:rsidRPr="0023575C">
        <w:t>parallel  /</w:t>
      </w:r>
      <w:proofErr w:type="gramEnd"/>
      <w:r w:rsidRPr="0023575C">
        <w:t xml:space="preserve">Ot /O3 /Qvec-report1 /Qipo /real-size:64 </w:t>
      </w:r>
    </w:p>
    <w:p w:rsidR="0023575C" w:rsidRDefault="0023575C" w:rsidP="0023575C">
      <w:r>
        <w:t xml:space="preserve">Linux: </w:t>
      </w:r>
      <w:r w:rsidRPr="0023575C">
        <w:t>ifort</w:t>
      </w:r>
      <w:r>
        <w:t xml:space="preserve"> </w:t>
      </w:r>
      <w:r w:rsidRPr="0023575C">
        <w:t>-c</w:t>
      </w:r>
      <w:r>
        <w:t xml:space="preserve"> -openmp -D OMP_inside -mkl=parallel</w:t>
      </w:r>
      <w:r w:rsidRPr="0023575C">
        <w:t xml:space="preserve"> -O5 -fpp -vec-report0 -ipo -real-siz</w:t>
      </w:r>
      <w:r w:rsidR="006E2CE8">
        <w:t>e</w:t>
      </w:r>
      <w:r w:rsidRPr="0023575C">
        <w:t xml:space="preserve"> 64</w:t>
      </w:r>
    </w:p>
    <w:p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препроцессор, в случае, если пользователь хочет скомпилировать код с параллелизацией в </w:t>
      </w:r>
      <w:r>
        <w:t>OpenMP</w:t>
      </w:r>
      <w:r w:rsidRPr="0023575C">
        <w:rPr>
          <w:lang w:val="ru-RU"/>
        </w:rPr>
        <w:t>.</w:t>
      </w:r>
    </w:p>
    <w:p w:rsidR="00EC212D" w:rsidRPr="008C5568" w:rsidRDefault="00EC212D" w:rsidP="00F87CE8">
      <w:pPr>
        <w:pStyle w:val="Heading2"/>
      </w:pPr>
      <w:bookmarkStart w:id="36" w:name="_Toc93747222"/>
      <w:r>
        <w:t>Windows</w:t>
      </w:r>
      <w:r w:rsidRPr="003316DD">
        <w:rPr>
          <w:lang w:val="ru-RU"/>
        </w:rPr>
        <w:t>:</w:t>
      </w:r>
      <w:bookmarkEnd w:id="36"/>
    </w:p>
    <w:p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Pr>
          <w:rStyle w:val="FootnoteReference"/>
          <w:lang w:val="ru-RU"/>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Pr>
          <w:rStyle w:val="FootnoteReference"/>
        </w:rPr>
        <w:footnoteReference w:id="11"/>
      </w:r>
      <w:r w:rsidRPr="00DA777A">
        <w:rPr>
          <w:lang w:val="ru-RU"/>
        </w:rPr>
        <w:t xml:space="preserve">. </w:t>
      </w:r>
    </w:p>
    <w:p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перезагрузить копьютер,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содержающую неободимые библиотеки, и потом </w:t>
      </w:r>
      <w:r w:rsidRPr="00DA777A">
        <w:rPr>
          <w:lang w:val="ru-RU"/>
        </w:rPr>
        <w:t>oneAPI HPC Toolkit</w:t>
      </w:r>
      <w:r>
        <w:rPr>
          <w:rStyle w:val="FootnoteReference"/>
          <w:lang w:val="ru-RU"/>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путки к библиотекам и компилятору прописались внутри </w:t>
      </w:r>
      <w:r w:rsidR="009613FF">
        <w:t>VS</w:t>
      </w:r>
      <w:r w:rsidR="00802227">
        <w:rPr>
          <w:lang w:val="ru-RU"/>
        </w:rPr>
        <w:t>.</w:t>
      </w:r>
    </w:p>
    <w:p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Pr>
          <w:rStyle w:val="FootnoteReference"/>
        </w:rPr>
        <w:footnoteReference w:id="13"/>
      </w:r>
      <w:r w:rsidRPr="009613FF">
        <w:rPr>
          <w:lang w:val="ru-RU"/>
        </w:rPr>
        <w:t xml:space="preserve"> </w:t>
      </w:r>
      <w:r>
        <w:rPr>
          <w:lang w:val="ru-RU"/>
        </w:rPr>
        <w:t xml:space="preserve">и </w:t>
      </w:r>
      <w:r>
        <w:t>Notepad</w:t>
      </w:r>
      <w:r w:rsidRPr="009613FF">
        <w:rPr>
          <w:lang w:val="ru-RU"/>
        </w:rPr>
        <w:t>++</w:t>
      </w:r>
      <w:r>
        <w:rPr>
          <w:rStyle w:val="FootnoteReference"/>
          <w:lang w:val="ru-RU"/>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bookmarkStart w:id="38" w:name="_GoBack"/>
      <w:bookmarkEnd w:id="38"/>
    </w:p>
    <w:p w:rsidR="00F87CE8" w:rsidRPr="00F87CE8" w:rsidRDefault="00F87CE8" w:rsidP="00C831AC">
      <w:pPr>
        <w:pStyle w:val="Heading3"/>
        <w:numPr>
          <w:ilvl w:val="0"/>
          <w:numId w:val="17"/>
        </w:numPr>
        <w:rPr>
          <w:lang w:val="ru-RU"/>
        </w:rPr>
      </w:pPr>
      <w:bookmarkStart w:id="39" w:name="_Toc93747224"/>
      <w:r w:rsidRPr="00E27A72">
        <w:rPr>
          <w:lang w:val="ru-RU"/>
        </w:rPr>
        <w:t xml:space="preserve">Компиляция в командной строке </w:t>
      </w:r>
      <w:r w:rsidRPr="00E27A72">
        <w:t>Windows</w:t>
      </w:r>
      <w:bookmarkEnd w:id="39"/>
    </w:p>
    <w:p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rsidR="00EC212D" w:rsidRDefault="00EC212D" w:rsidP="00F87CE8">
      <w:pPr>
        <w:rPr>
          <w:lang w:val="ru-RU"/>
        </w:rPr>
      </w:pPr>
      <w:r>
        <w:rPr>
          <w:lang w:val="ru-RU"/>
        </w:rPr>
        <w:t>Компиляцию можно запустить с тремя опциями:</w:t>
      </w:r>
    </w:p>
    <w:p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без оптимизаций и без распарралеливания, полезна при написании кода.</w:t>
      </w:r>
      <w:r w:rsidRPr="0058104E">
        <w:rPr>
          <w:lang w:val="ru-RU"/>
        </w:rPr>
        <w:t xml:space="preserve"> </w:t>
      </w:r>
      <w:r>
        <w:rPr>
          <w:lang w:val="ru-RU"/>
        </w:rPr>
        <w:t xml:space="preserve">Создает код </w:t>
      </w:r>
      <w:r w:rsidRPr="0058104E">
        <w:rPr>
          <w:lang w:val="ru-RU"/>
        </w:rPr>
        <w:t>TREKIS_DEBUG.exe</w:t>
      </w:r>
    </w:p>
    <w:p w:rsidR="00EC212D" w:rsidRPr="001340FF" w:rsidRDefault="00EC212D" w:rsidP="00F87CE8">
      <w:pPr>
        <w:rPr>
          <w:lang w:val="ru-RU"/>
        </w:rPr>
      </w:pPr>
      <w:r>
        <w:lastRenderedPageBreak/>
        <w:t>Make</w:t>
      </w:r>
      <w:r w:rsidRPr="0058104E">
        <w:rPr>
          <w:lang w:val="ru-RU"/>
        </w:rPr>
        <w:t>.</w:t>
      </w:r>
      <w:r>
        <w:t>bat</w:t>
      </w:r>
      <w:r w:rsidRPr="0058104E">
        <w:rPr>
          <w:lang w:val="ru-RU"/>
        </w:rPr>
        <w:t xml:space="preserve"> </w:t>
      </w:r>
      <w:r w:rsidRPr="00F87CE8">
        <w:t>DEBUGOMP</w:t>
      </w:r>
      <w:r w:rsidRPr="0058104E">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rsidR="00EC212D" w:rsidRDefault="00EC212D" w:rsidP="00F87CE8">
      <w:pPr>
        <w:rPr>
          <w:lang w:val="ru-RU"/>
        </w:rPr>
      </w:pPr>
      <w:r>
        <w:t>Make</w:t>
      </w:r>
      <w:r w:rsidRPr="0058104E">
        <w:rPr>
          <w:lang w:val="ru-RU"/>
        </w:rPr>
        <w:t>.</w:t>
      </w:r>
      <w:r>
        <w:t>bat</w:t>
      </w:r>
      <w:r>
        <w:rPr>
          <w:lang w:val="ru-RU"/>
        </w:rPr>
        <w:t xml:space="preserve"> –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rsidR="00F87CE8" w:rsidRPr="00D00697" w:rsidRDefault="00F87CE8" w:rsidP="00C831AC">
      <w:pPr>
        <w:pStyle w:val="Heading3"/>
        <w:numPr>
          <w:ilvl w:val="0"/>
          <w:numId w:val="17"/>
        </w:numPr>
        <w:rPr>
          <w:lang w:val="ru-RU"/>
        </w:rPr>
      </w:pPr>
      <w:bookmarkStart w:id="40"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40"/>
    </w:p>
    <w:p w:rsidR="00F87CE8" w:rsidRPr="00D00697" w:rsidRDefault="00F87CE8" w:rsidP="00C831AC">
      <w:pPr>
        <w:pStyle w:val="ListParagraph"/>
        <w:numPr>
          <w:ilvl w:val="0"/>
          <w:numId w:val="18"/>
        </w:numPr>
        <w:rPr>
          <w:lang w:val="ru-RU"/>
        </w:rPr>
      </w:pPr>
      <w:r w:rsidRPr="00D00697">
        <w:t>C</w:t>
      </w:r>
      <w:r w:rsidRPr="00D00697">
        <w:rPr>
          <w:lang w:val="ru-RU"/>
        </w:rPr>
        <w:t>оздать</w:t>
      </w:r>
      <w:r w:rsidRPr="00D00697">
        <w:t xml:space="preserve"> </w:t>
      </w:r>
      <w:r w:rsidRPr="00D00697">
        <w:rPr>
          <w:lang w:val="ru-RU"/>
        </w:rPr>
        <w:t>новый</w:t>
      </w:r>
      <w:r w:rsidRPr="00D00697">
        <w:t xml:space="preserve"> FORTRAN-</w:t>
      </w:r>
      <w:r w:rsidRPr="00D00697">
        <w:rPr>
          <w:lang w:val="ru-RU"/>
        </w:rPr>
        <w:t>проект</w:t>
      </w:r>
      <w:r w:rsidRPr="00D00697">
        <w:t xml:space="preserve"> (File-&gt;New-&gt;Project). </w:t>
      </w:r>
      <w:r w:rsidRPr="00D00697">
        <w:rPr>
          <w:lang w:val="ru-RU"/>
        </w:rPr>
        <w:t>В</w:t>
      </w:r>
      <w:r w:rsidRPr="00D00697">
        <w:t xml:space="preserve"> </w:t>
      </w:r>
      <w:r w:rsidRPr="00D00697">
        <w:rPr>
          <w:lang w:val="ru-RU"/>
        </w:rPr>
        <w:t>открывшемся</w:t>
      </w:r>
      <w:r w:rsidRPr="00D00697">
        <w:t xml:space="preserve"> </w:t>
      </w:r>
      <w:r w:rsidRPr="00D00697">
        <w:rPr>
          <w:lang w:val="ru-RU"/>
        </w:rPr>
        <w:t>окне</w:t>
      </w:r>
      <w:r w:rsidRPr="00D00697">
        <w:t xml:space="preserve"> </w:t>
      </w:r>
      <w:r w:rsidRPr="00D00697">
        <w:rPr>
          <w:lang w:val="ru-RU"/>
        </w:rPr>
        <w:t>выбрать</w:t>
      </w:r>
      <w:r w:rsidRPr="00D00697">
        <w:t xml:space="preserve"> Intel Visual Fortran-&gt;Console Application-&gt;Empty Project. </w:t>
      </w:r>
      <w:r w:rsidRPr="00D00697">
        <w:rPr>
          <w:lang w:val="ru-RU"/>
        </w:rPr>
        <w:t>Далее указать имя проекта и путь, где он будет сохраняться.</w:t>
      </w:r>
    </w:p>
    <w:p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Qopenmp)</w:t>
      </w:r>
    </w:p>
    <w:p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rsidR="008211B0" w:rsidRPr="00024C0D" w:rsidRDefault="008211B0" w:rsidP="008211B0">
      <w:pPr>
        <w:rPr>
          <w:lang w:val="ru-RU"/>
        </w:rPr>
      </w:pPr>
    </w:p>
    <w:p w:rsidR="008211B0" w:rsidRPr="00D00697" w:rsidRDefault="008211B0" w:rsidP="00C831AC">
      <w:pPr>
        <w:pStyle w:val="Heading3"/>
        <w:numPr>
          <w:ilvl w:val="0"/>
          <w:numId w:val="17"/>
        </w:numPr>
      </w:pPr>
      <w:bookmarkStart w:id="41" w:name="_Toc93747226"/>
      <w:r w:rsidRPr="00D00697">
        <w:t>Зависимости и библиотеки</w:t>
      </w:r>
      <w:bookmarkEnd w:id="41"/>
    </w:p>
    <w:p w:rsidR="008211B0" w:rsidRPr="00D00697" w:rsidRDefault="008211B0" w:rsidP="008211B0">
      <w:pPr>
        <w:rPr>
          <w:lang w:val="ru-RU"/>
        </w:rPr>
      </w:pPr>
    </w:p>
    <w:p w:rsidR="008211B0" w:rsidRPr="00D00697" w:rsidRDefault="008211B0" w:rsidP="00827902">
      <w:pPr>
        <w:pStyle w:val="Heading4"/>
        <w:numPr>
          <w:ilvl w:val="1"/>
          <w:numId w:val="45"/>
        </w:numPr>
      </w:pPr>
      <w:r w:rsidRPr="00D00697">
        <w:lastRenderedPageBreak/>
        <w:t>Gnuplot</w:t>
      </w:r>
    </w:p>
    <w:p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4A27F9">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rsidR="008C5568" w:rsidRDefault="008C5568" w:rsidP="008C5568">
      <w:pPr>
        <w:pStyle w:val="ListParagraph"/>
        <w:ind w:firstLine="0"/>
        <w:rPr>
          <w:lang w:val="ru-RU"/>
        </w:rPr>
      </w:pPr>
    </w:p>
    <w:p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rsidR="00ED64CE" w:rsidRDefault="008C5568" w:rsidP="008C5568">
      <w:pPr>
        <w:spacing w:after="0"/>
        <w:rPr>
          <w:lang w:val="ru-RU"/>
        </w:rPr>
      </w:pPr>
      <w:r w:rsidRPr="008C5568">
        <w:rPr>
          <w:lang w:val="ru-RU"/>
        </w:rPr>
        <w:t>Math Kernel Library</w:t>
      </w:r>
      <w:r w:rsidRPr="004A27F9">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rsidR="008C5568" w:rsidRPr="000740EF" w:rsidRDefault="008C5568" w:rsidP="008C5568">
      <w:pPr>
        <w:spacing w:after="0"/>
      </w:pPr>
      <w:r w:rsidRPr="008C5568">
        <w:t xml:space="preserve">1. Select Project &gt; Properties &gt; </w:t>
      </w:r>
      <w:proofErr w:type="gramStart"/>
      <w:r w:rsidRPr="008C5568">
        <w:t>Fortran</w:t>
      </w:r>
      <w:proofErr w:type="gramEnd"/>
      <w:r w:rsidRPr="008C5568">
        <w:t xml:space="preserve"> &gt; General &gt; Additional Include Directories. </w:t>
      </w:r>
      <w:r w:rsidRPr="000740EF">
        <w:t>Add the architecture-specific lib folder,</w:t>
      </w:r>
    </w:p>
    <w:p w:rsidR="008C5568" w:rsidRDefault="008C5568" w:rsidP="008C5568">
      <w:pPr>
        <w:spacing w:after="0"/>
      </w:pPr>
      <w:proofErr w:type="gramStart"/>
      <w:r w:rsidRPr="008C5568">
        <w:t>for</w:t>
      </w:r>
      <w:proofErr w:type="gramEnd"/>
      <w:r w:rsidRPr="008C5568">
        <w:t xml:space="preserve"> example, C:\Program Files\Intel\MKL\10.2.6.037\include</w:t>
      </w:r>
    </w:p>
    <w:p w:rsidR="00152B69" w:rsidRPr="008C5568" w:rsidRDefault="00152B69" w:rsidP="008C5568">
      <w:pPr>
        <w:spacing w:after="0"/>
      </w:pPr>
    </w:p>
    <w:p w:rsidR="008C5568" w:rsidRPr="008C5568" w:rsidRDefault="008C5568" w:rsidP="008C5568">
      <w:pPr>
        <w:spacing w:after="0"/>
      </w:pPr>
      <w:r w:rsidRPr="008C5568">
        <w:t>2. Select Project &gt; Properties &gt; Linker &gt; General &gt; Additional Library Directories. Add the architecture-specific lib folder,</w:t>
      </w:r>
    </w:p>
    <w:p w:rsidR="008C5568" w:rsidRDefault="008C5568" w:rsidP="008C5568">
      <w:pPr>
        <w:spacing w:after="0"/>
      </w:pPr>
      <w:proofErr w:type="gramStart"/>
      <w:r w:rsidRPr="008C5568">
        <w:t>for</w:t>
      </w:r>
      <w:proofErr w:type="gramEnd"/>
      <w:r w:rsidRPr="008C5568">
        <w:t xml:space="preserve"> example, C:\Program Files\Intel\MKL\10.2.6.037\ia32\lib</w:t>
      </w:r>
    </w:p>
    <w:p w:rsidR="00152B69" w:rsidRPr="008C5568" w:rsidRDefault="00152B69" w:rsidP="008C5568">
      <w:pPr>
        <w:spacing w:after="0"/>
      </w:pPr>
    </w:p>
    <w:p w:rsidR="008C5568" w:rsidRPr="008C5568" w:rsidRDefault="008C5568" w:rsidP="008C5568">
      <w:pPr>
        <w:spacing w:after="0"/>
      </w:pPr>
      <w:r w:rsidRPr="008C5568">
        <w:t xml:space="preserve">3. Select Project &gt; Properties &gt; Linker &gt; Input &gt; Additional Dependencies. </w:t>
      </w:r>
    </w:p>
    <w:p w:rsidR="008C5568" w:rsidRPr="000740EF" w:rsidRDefault="008C5568" w:rsidP="008C5568">
      <w:pPr>
        <w:spacing w:after="0"/>
      </w:pPr>
      <w:r w:rsidRPr="000740EF">
        <w:t xml:space="preserve">Insert </w:t>
      </w:r>
    </w:p>
    <w:p w:rsidR="008C5568" w:rsidRPr="008C5568" w:rsidRDefault="008C5568" w:rsidP="008C5568">
      <w:pPr>
        <w:spacing w:after="0"/>
      </w:pPr>
      <w:r w:rsidRPr="008C5568">
        <w:lastRenderedPageBreak/>
        <w:t>mkl_intel_c.lib mkl_intel_thread.lib mkl_core.lib libiomp5md.lib</w:t>
      </w:r>
    </w:p>
    <w:p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rsidR="008211B0" w:rsidRPr="000740EF" w:rsidRDefault="008211B0" w:rsidP="008211B0">
      <w:pPr>
        <w:rPr>
          <w:color w:val="00B050"/>
          <w:lang w:val="ru-RU"/>
        </w:rPr>
      </w:pPr>
    </w:p>
    <w:p w:rsidR="00EC212D" w:rsidRPr="00504C96" w:rsidRDefault="00EC212D" w:rsidP="00F87CE8">
      <w:pPr>
        <w:pStyle w:val="Heading2"/>
        <w:rPr>
          <w:lang w:val="ru-RU"/>
        </w:rPr>
      </w:pPr>
      <w:bookmarkStart w:id="42" w:name="_Toc93747227"/>
      <w:r>
        <w:t>Linux</w:t>
      </w:r>
      <w:r w:rsidRPr="00504C96">
        <w:rPr>
          <w:lang w:val="ru-RU"/>
        </w:rPr>
        <w:t>:</w:t>
      </w:r>
      <w:bookmarkEnd w:id="42"/>
    </w:p>
    <w:p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4A27F9">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rsidR="00EC212D" w:rsidRPr="00804004" w:rsidRDefault="00EC212D" w:rsidP="00F87CE8">
      <w:pPr>
        <w:rPr>
          <w:lang w:val="ru-RU"/>
        </w:rPr>
      </w:pPr>
      <w:r>
        <w:rPr>
          <w:lang w:val="ru-RU"/>
        </w:rPr>
        <w:t>Можно использовать опции компилирования:</w:t>
      </w:r>
    </w:p>
    <w:p w:rsidR="00EC212D" w:rsidRDefault="00EC212D" w:rsidP="00F87CE8">
      <w:pPr>
        <w:rPr>
          <w:lang w:val="ru-RU"/>
        </w:rPr>
      </w:pPr>
      <w:proofErr w:type="gramStart"/>
      <w:r>
        <w:t>make</w:t>
      </w:r>
      <w:proofErr w:type="gramEnd"/>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rsidR="00EC212D" w:rsidRDefault="00EC212D" w:rsidP="00F87CE8">
      <w:pPr>
        <w:rPr>
          <w:lang w:val="ru-RU"/>
        </w:rPr>
      </w:pPr>
      <w:proofErr w:type="gramStart"/>
      <w:r>
        <w:t>make</w:t>
      </w:r>
      <w:proofErr w:type="gramEnd"/>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rsidR="00EC212D" w:rsidRDefault="00EC212D" w:rsidP="00F87CE8">
      <w:pPr>
        <w:rPr>
          <w:lang w:val="ru-RU"/>
        </w:rPr>
      </w:pPr>
      <w:proofErr w:type="gramStart"/>
      <w:r>
        <w:t>make</w:t>
      </w:r>
      <w:proofErr w:type="gramEnd"/>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rsidR="00C50CB7" w:rsidRPr="0034731F" w:rsidRDefault="006F5F43" w:rsidP="00C831AC">
      <w:pPr>
        <w:pStyle w:val="Heading1"/>
        <w:numPr>
          <w:ilvl w:val="0"/>
          <w:numId w:val="12"/>
        </w:numPr>
        <w:rPr>
          <w:lang w:val="ru-RU"/>
        </w:rPr>
      </w:pPr>
      <w:bookmarkStart w:id="43" w:name="_Toc93747228"/>
      <w:r>
        <w:rPr>
          <w:lang w:val="ru-RU"/>
        </w:rPr>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3"/>
    </w:p>
    <w:p w:rsidR="00F23289" w:rsidRPr="00F23289" w:rsidRDefault="00681DF4" w:rsidP="00F87CE8">
      <w:r>
        <w:rPr>
          <w:noProof/>
        </w:rPr>
        <w:drawing>
          <wp:inline distT="0" distB="0" distL="0" distR="0" wp14:anchorId="486455C7" wp14:editId="4586880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rsidR="00F23289" w:rsidRDefault="00F23289" w:rsidP="00F87CE8">
      <w:pPr>
        <w:pStyle w:val="Caption"/>
      </w:pPr>
      <w:bookmarkStart w:id="44" w:name="_Ref523064580"/>
      <w:r>
        <w:t xml:space="preserve">Figure </w:t>
      </w:r>
      <w:r w:rsidR="00297E98">
        <w:fldChar w:fldCharType="begin"/>
      </w:r>
      <w:r w:rsidR="00297E98">
        <w:instrText xml:space="preserve"> SEQ Figure \* ARABIC </w:instrText>
      </w:r>
      <w:r w:rsidR="00297E98">
        <w:fldChar w:fldCharType="separate"/>
      </w:r>
      <w:r w:rsidR="008E0E0C">
        <w:rPr>
          <w:noProof/>
        </w:rPr>
        <w:t>5</w:t>
      </w:r>
      <w:r w:rsidR="00297E98">
        <w:rPr>
          <w:noProof/>
        </w:rPr>
        <w:fldChar w:fldCharType="end"/>
      </w:r>
      <w:bookmarkEnd w:id="44"/>
      <w:r>
        <w:t xml:space="preserve">. </w:t>
      </w:r>
      <w:r>
        <w:rPr>
          <w:lang w:val="ru-RU"/>
        </w:rPr>
        <w:t>Пример</w:t>
      </w:r>
      <w:r w:rsidRPr="0032497A">
        <w:t xml:space="preserve"> </w:t>
      </w:r>
      <w:r>
        <w:rPr>
          <w:lang w:val="ru-RU"/>
        </w:rPr>
        <w:t>файла</w:t>
      </w:r>
      <w:r w:rsidRPr="0032497A">
        <w:t xml:space="preserve"> </w:t>
      </w:r>
      <w:r>
        <w:t>INPUT_DATA.txt</w:t>
      </w:r>
    </w:p>
    <w:p w:rsidR="00F23289" w:rsidRPr="00F23289" w:rsidRDefault="00F23289" w:rsidP="00F87CE8"/>
    <w:p w:rsidR="00C50CB7" w:rsidRPr="0032497A" w:rsidRDefault="00C50CB7" w:rsidP="00F87CE8">
      <w:pPr>
        <w:rPr>
          <w:lang w:val="ru-RU"/>
        </w:rPr>
      </w:pPr>
      <w:r w:rsidRPr="0032497A">
        <w:rPr>
          <w:lang w:val="ru-RU"/>
        </w:rPr>
        <w:t>Строки в файле:</w:t>
      </w:r>
    </w:p>
    <w:p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rsidR="00C50CB7" w:rsidRPr="0032497A" w:rsidRDefault="0029436B" w:rsidP="00F87CE8">
      <w:pPr>
        <w:pStyle w:val="ListParagraph"/>
        <w:rPr>
          <w:lang w:val="ru-RU"/>
        </w:rPr>
      </w:pPr>
      <w:r w:rsidRPr="0032497A">
        <w:rPr>
          <w:lang w:val="ru-RU"/>
        </w:rPr>
        <w:lastRenderedPageBreak/>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rsidR="004E18A4" w:rsidRPr="0032497A" w:rsidRDefault="004E18A4" w:rsidP="00F87CE8">
      <w:pPr>
        <w:pStyle w:val="ListParagraph"/>
        <w:rPr>
          <w:lang w:val="ru-RU"/>
        </w:rPr>
      </w:pPr>
      <w:r w:rsidRPr="0032497A">
        <w:rPr>
          <w:lang w:val="ru-RU"/>
        </w:rPr>
        <w:t>Дальше идет индекс типа геометрии мишени:</w:t>
      </w:r>
    </w:p>
    <w:p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rsidR="00037218" w:rsidRPr="002C36BD" w:rsidRDefault="00037218"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proofErr w:type="gramStart"/>
      <w:r w:rsidRPr="0032497A">
        <w:t>coordinates</w:t>
      </w:r>
      <w:proofErr w:type="gramEnd"/>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rsidR="00037218" w:rsidRPr="0032497A" w:rsidRDefault="00037218" w:rsidP="00F87CE8">
      <w:pPr>
        <w:pStyle w:val="ListParagraph"/>
      </w:pPr>
      <w:r w:rsidRPr="0032497A">
        <w:t>-1e20</w:t>
      </w:r>
      <w:r w:rsidRPr="0032497A">
        <w:tab/>
        <w:t>1e20</w:t>
      </w:r>
      <w:r w:rsidRPr="0032497A">
        <w:tab/>
      </w:r>
      <w:r w:rsidRPr="0032497A">
        <w:tab/>
        <w:t xml:space="preserve">! Length: its beginning and its end along </w:t>
      </w:r>
      <w:proofErr w:type="gramStart"/>
      <w:r w:rsidRPr="0032497A">
        <w:t>X axis</w:t>
      </w:r>
      <w:proofErr w:type="gramEnd"/>
      <w:r w:rsidR="00783FB2" w:rsidRPr="0032497A">
        <w:t xml:space="preserve"> [A]</w:t>
      </w:r>
    </w:p>
    <w:p w:rsidR="00037218" w:rsidRPr="0032497A" w:rsidRDefault="00037218" w:rsidP="00F87CE8">
      <w:pPr>
        <w:pStyle w:val="ListParagraph"/>
      </w:pPr>
      <w:r w:rsidRPr="0032497A">
        <w:t>-1e20</w:t>
      </w:r>
      <w:r w:rsidRPr="0032497A">
        <w:tab/>
        <w:t>1e20</w:t>
      </w:r>
      <w:r w:rsidRPr="0032497A">
        <w:tab/>
      </w:r>
      <w:r w:rsidRPr="0032497A">
        <w:tab/>
        <w:t xml:space="preserve">! Length: its beginning and its end along </w:t>
      </w:r>
      <w:proofErr w:type="gramStart"/>
      <w:r w:rsidRPr="0032497A">
        <w:t>Y axis</w:t>
      </w:r>
      <w:proofErr w:type="gramEnd"/>
      <w:r w:rsidR="00783FB2" w:rsidRPr="0032497A">
        <w:t xml:space="preserve"> [A]</w:t>
      </w:r>
    </w:p>
    <w:p w:rsidR="00783FB2" w:rsidRPr="0032497A" w:rsidRDefault="00037218" w:rsidP="00F87CE8">
      <w:pPr>
        <w:pStyle w:val="ListParagraph"/>
      </w:pPr>
      <w:r w:rsidRPr="0032497A">
        <w:t>-1e20</w:t>
      </w:r>
      <w:r w:rsidRPr="0032497A">
        <w:tab/>
        <w:t>1e20</w:t>
      </w:r>
      <w:r w:rsidRPr="0032497A">
        <w:tab/>
      </w:r>
      <w:r w:rsidRPr="0032497A">
        <w:tab/>
        <w:t xml:space="preserve">! Length: its beginning and its end along </w:t>
      </w:r>
      <w:proofErr w:type="gramStart"/>
      <w:r w:rsidRPr="0032497A">
        <w:t>Z axis</w:t>
      </w:r>
      <w:proofErr w:type="gramEnd"/>
      <w:r w:rsidR="00783FB2" w:rsidRPr="0032497A">
        <w:t xml:space="preserve"> [A]</w:t>
      </w:r>
    </w:p>
    <w:p w:rsidR="00783FB2" w:rsidRPr="0032497A" w:rsidRDefault="00783FB2"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X-axis (degree)</w:t>
      </w:r>
    </w:p>
    <w:p w:rsidR="00783FB2" w:rsidRPr="0032497A" w:rsidRDefault="00783FB2"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Y-axis (degree)</w:t>
      </w:r>
    </w:p>
    <w:p w:rsidR="00037218" w:rsidRPr="0032497A" w:rsidRDefault="00783FB2"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Z-axis (degree)</w:t>
      </w:r>
    </w:p>
    <w:p w:rsidR="00783FB2" w:rsidRPr="0032497A" w:rsidRDefault="00783FB2" w:rsidP="00F87CE8">
      <w:pPr>
        <w:pStyle w:val="ListParagraph"/>
      </w:pPr>
    </w:p>
    <w:p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rsidR="00037218" w:rsidRPr="0032497A" w:rsidRDefault="00037218" w:rsidP="00F87CE8">
      <w:pPr>
        <w:pStyle w:val="ListParagraph"/>
      </w:pPr>
      <w:r w:rsidRPr="0032497A">
        <w:t>0</w:t>
      </w:r>
      <w:r w:rsidRPr="0032497A">
        <w:tab/>
        <w:t>0</w:t>
      </w:r>
      <w:r w:rsidRPr="0032497A">
        <w:tab/>
      </w:r>
      <w:proofErr w:type="gramStart"/>
      <w:r w:rsidRPr="0032497A">
        <w:t>0</w:t>
      </w:r>
      <w:proofErr w:type="gramEnd"/>
      <w:r w:rsidRPr="0032497A">
        <w:tab/>
        <w:t xml:space="preserve">! </w:t>
      </w:r>
      <w:proofErr w:type="gramStart"/>
      <w:r w:rsidRPr="0032497A">
        <w:t>coordinates</w:t>
      </w:r>
      <w:proofErr w:type="gramEnd"/>
      <w:r w:rsidRPr="0032497A">
        <w:t xml:space="preserve"> of its center</w:t>
      </w:r>
    </w:p>
    <w:p w:rsidR="00037218" w:rsidRPr="0032497A" w:rsidRDefault="00037218" w:rsidP="00F87CE8">
      <w:pPr>
        <w:pStyle w:val="ListParagraph"/>
      </w:pPr>
      <w:r w:rsidRPr="0032497A">
        <w:t>10.0e0</w:t>
      </w:r>
      <w:r w:rsidRPr="0032497A">
        <w:tab/>
      </w:r>
      <w:r w:rsidRPr="0032497A">
        <w:tab/>
        <w:t xml:space="preserve">! </w:t>
      </w:r>
      <w:proofErr w:type="gramStart"/>
      <w:r w:rsidRPr="0032497A">
        <w:t>its</w:t>
      </w:r>
      <w:proofErr w:type="gramEnd"/>
      <w:r w:rsidRPr="0032497A">
        <w:t xml:space="preserve"> radius</w:t>
      </w:r>
      <w:r w:rsidR="0013100E" w:rsidRPr="0032497A">
        <w:t xml:space="preserve"> [A]</w:t>
      </w:r>
    </w:p>
    <w:p w:rsidR="00037218" w:rsidRPr="0032497A" w:rsidRDefault="00037218" w:rsidP="00F87CE8">
      <w:pPr>
        <w:pStyle w:val="ListParagraph"/>
      </w:pPr>
    </w:p>
    <w:p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rsidR="0013100E" w:rsidRPr="0032497A" w:rsidRDefault="0013100E" w:rsidP="00F87CE8">
      <w:pPr>
        <w:pStyle w:val="ListParagraph"/>
      </w:pPr>
      <w:r w:rsidRPr="0032497A">
        <w:t>0</w:t>
      </w:r>
      <w:r w:rsidRPr="0032497A">
        <w:tab/>
        <w:t>0</w:t>
      </w:r>
      <w:r w:rsidRPr="0032497A">
        <w:tab/>
      </w:r>
      <w:proofErr w:type="gramStart"/>
      <w:r w:rsidRPr="0032497A">
        <w:t>0</w:t>
      </w:r>
      <w:proofErr w:type="gramEnd"/>
      <w:r w:rsidRPr="0032497A">
        <w:tab/>
        <w:t xml:space="preserve">! </w:t>
      </w:r>
      <w:proofErr w:type="gramStart"/>
      <w:r w:rsidRPr="0032497A">
        <w:t>coordinates</w:t>
      </w:r>
      <w:proofErr w:type="gramEnd"/>
      <w:r w:rsidRPr="0032497A">
        <w:t xml:space="preserve"> of its center</w:t>
      </w:r>
    </w:p>
    <w:p w:rsidR="0013100E" w:rsidRPr="0032497A" w:rsidRDefault="0013100E" w:rsidP="00F87CE8">
      <w:pPr>
        <w:pStyle w:val="ListParagraph"/>
      </w:pPr>
      <w:r w:rsidRPr="0032497A">
        <w:t>0.0e0</w:t>
      </w:r>
      <w:r w:rsidRPr="0032497A">
        <w:tab/>
        <w:t>10.0e0</w:t>
      </w:r>
      <w:r w:rsidRPr="0032497A">
        <w:tab/>
      </w:r>
      <w:r w:rsidRPr="0032497A">
        <w:tab/>
        <w:t xml:space="preserve">! </w:t>
      </w:r>
      <w:proofErr w:type="gramStart"/>
      <w:r w:rsidRPr="0032497A">
        <w:t>starting</w:t>
      </w:r>
      <w:proofErr w:type="gramEnd"/>
      <w:r w:rsidRPr="0032497A">
        <w:t xml:space="preserve"> and ending points by radius [A]</w:t>
      </w:r>
    </w:p>
    <w:p w:rsidR="0013100E" w:rsidRPr="0032497A" w:rsidRDefault="0013100E" w:rsidP="00F87CE8">
      <w:pPr>
        <w:pStyle w:val="ListParagraph"/>
      </w:pPr>
      <w:r w:rsidRPr="0032497A">
        <w:t>0.0e0</w:t>
      </w:r>
      <w:r w:rsidRPr="0032497A">
        <w:tab/>
        <w:t>1.0e0</w:t>
      </w:r>
      <w:r w:rsidRPr="0032497A">
        <w:tab/>
      </w:r>
      <w:r w:rsidRPr="0032497A">
        <w:tab/>
        <w:t xml:space="preserve">! </w:t>
      </w:r>
      <w:proofErr w:type="gramStart"/>
      <w:r w:rsidRPr="0032497A">
        <w:t>starting</w:t>
      </w:r>
      <w:proofErr w:type="gramEnd"/>
      <w:r w:rsidRPr="0032497A">
        <w:t xml:space="preserve"> and ending points by phi angle within [-Pi/2..Pi/2]</w:t>
      </w:r>
    </w:p>
    <w:p w:rsidR="00BF19DD" w:rsidRPr="0032497A" w:rsidRDefault="0013100E" w:rsidP="00F87CE8">
      <w:pPr>
        <w:pStyle w:val="ListParagraph"/>
      </w:pPr>
      <w:r w:rsidRPr="0032497A">
        <w:t>0.0e0</w:t>
      </w:r>
      <w:r w:rsidRPr="0032497A">
        <w:tab/>
        <w:t>1.0e0</w:t>
      </w:r>
      <w:r w:rsidRPr="0032497A">
        <w:tab/>
      </w:r>
      <w:r w:rsidRPr="0032497A">
        <w:tab/>
        <w:t xml:space="preserve">! </w:t>
      </w:r>
      <w:proofErr w:type="gramStart"/>
      <w:r w:rsidRPr="0032497A">
        <w:t>starting</w:t>
      </w:r>
      <w:proofErr w:type="gramEnd"/>
      <w:r w:rsidRPr="0032497A">
        <w:t xml:space="preserve"> and ending points by theta angle within [0..2*Pi)</w:t>
      </w:r>
    </w:p>
    <w:p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rsidR="0013100E" w:rsidRPr="0032497A" w:rsidRDefault="0013100E" w:rsidP="00F87CE8">
      <w:pPr>
        <w:pStyle w:val="ListParagraph"/>
        <w:rPr>
          <w:lang w:val="ru-RU"/>
        </w:rPr>
      </w:pPr>
    </w:p>
    <w:p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rsidR="009E49B0" w:rsidRPr="002C36BD" w:rsidRDefault="009E49B0" w:rsidP="00F87CE8">
      <w:pPr>
        <w:pStyle w:val="ListParagraph"/>
        <w:rPr>
          <w:lang w:val="ru-RU"/>
        </w:rPr>
      </w:pPr>
      <w:r w:rsidRPr="0032497A">
        <w:rPr>
          <w:lang w:val="ru-RU"/>
        </w:rPr>
        <w:lastRenderedPageBreak/>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rsidR="009E49B0" w:rsidRPr="0032497A" w:rsidRDefault="009E49B0" w:rsidP="00F87CE8">
      <w:pPr>
        <w:pStyle w:val="ListParagraph"/>
      </w:pPr>
      <w:r w:rsidRPr="0032497A">
        <w:t>0</w:t>
      </w:r>
      <w:r w:rsidRPr="0032497A">
        <w:tab/>
        <w:t>0</w:t>
      </w:r>
      <w:r w:rsidRPr="0032497A">
        <w:tab/>
      </w:r>
      <w:proofErr w:type="gramStart"/>
      <w:r w:rsidRPr="0032497A">
        <w:t>0</w:t>
      </w:r>
      <w:proofErr w:type="gramEnd"/>
      <w:r w:rsidRPr="0032497A">
        <w:tab/>
        <w:t xml:space="preserve">! </w:t>
      </w:r>
      <w:proofErr w:type="gramStart"/>
      <w:r w:rsidRPr="0032497A">
        <w:t>coordinates</w:t>
      </w:r>
      <w:proofErr w:type="gramEnd"/>
      <w:r w:rsidRPr="0032497A">
        <w:t xml:space="preserve"> of its center</w:t>
      </w:r>
    </w:p>
    <w:p w:rsidR="009E49B0" w:rsidRPr="0032497A" w:rsidRDefault="009E49B0" w:rsidP="00F87CE8">
      <w:pPr>
        <w:pStyle w:val="ListParagraph"/>
      </w:pPr>
      <w:r w:rsidRPr="0032497A">
        <w:t>0.0e0</w:t>
      </w:r>
      <w:r w:rsidRPr="0032497A">
        <w:tab/>
        <w:t xml:space="preserve">! </w:t>
      </w:r>
      <w:proofErr w:type="gramStart"/>
      <w:r w:rsidRPr="0032497A">
        <w:t>radius</w:t>
      </w:r>
      <w:proofErr w:type="gramEnd"/>
      <w:r w:rsidRPr="0032497A">
        <w:t xml:space="preserve"> [A]</w:t>
      </w:r>
    </w:p>
    <w:p w:rsidR="009E49B0" w:rsidRPr="0032497A" w:rsidRDefault="009E49B0" w:rsidP="00F87CE8">
      <w:pPr>
        <w:pStyle w:val="ListParagraph"/>
      </w:pPr>
      <w:r w:rsidRPr="0032497A">
        <w:t>-1e20</w:t>
      </w:r>
      <w:r w:rsidRPr="0032497A">
        <w:tab/>
        <w:t>1e20</w:t>
      </w:r>
      <w:r w:rsidRPr="0032497A">
        <w:tab/>
        <w:t xml:space="preserve">! </w:t>
      </w:r>
      <w:proofErr w:type="gramStart"/>
      <w:r w:rsidRPr="0032497A">
        <w:t>starting</w:t>
      </w:r>
      <w:proofErr w:type="gramEnd"/>
      <w:r w:rsidRPr="0032497A">
        <w:t xml:space="preserve"> and ending points of the cylinder defining its length [A]</w:t>
      </w:r>
    </w:p>
    <w:p w:rsidR="009E49B0" w:rsidRPr="0032497A" w:rsidRDefault="009E49B0"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X-axis (degree)</w:t>
      </w:r>
    </w:p>
    <w:p w:rsidR="009E49B0" w:rsidRPr="0032497A" w:rsidRDefault="009E49B0"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Y-axis (degree)</w:t>
      </w:r>
    </w:p>
    <w:p w:rsidR="009E49B0" w:rsidRPr="0032497A" w:rsidRDefault="009E49B0"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Z-axis (degree)</w:t>
      </w:r>
    </w:p>
    <w:p w:rsidR="00BF19DD" w:rsidRPr="0032497A" w:rsidRDefault="00BF19DD" w:rsidP="00F87CE8">
      <w:pPr>
        <w:pStyle w:val="ListParagraph"/>
      </w:pPr>
    </w:p>
    <w:p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rsidR="00BA3635" w:rsidRPr="0032497A" w:rsidRDefault="00BA3635" w:rsidP="00F87CE8">
      <w:pPr>
        <w:pStyle w:val="ListParagraph"/>
      </w:pPr>
      <w:r w:rsidRPr="0032497A">
        <w:t>0</w:t>
      </w:r>
      <w:r w:rsidRPr="0032497A">
        <w:tab/>
        <w:t>0</w:t>
      </w:r>
      <w:r w:rsidRPr="0032497A">
        <w:tab/>
      </w:r>
      <w:proofErr w:type="gramStart"/>
      <w:r w:rsidRPr="0032497A">
        <w:t>0</w:t>
      </w:r>
      <w:proofErr w:type="gramEnd"/>
      <w:r w:rsidRPr="0032497A">
        <w:tab/>
        <w:t xml:space="preserve">! </w:t>
      </w:r>
      <w:proofErr w:type="gramStart"/>
      <w:r w:rsidRPr="0032497A">
        <w:t>coordinates</w:t>
      </w:r>
      <w:proofErr w:type="gramEnd"/>
      <w:r w:rsidRPr="0032497A">
        <w:t xml:space="preserve"> of its center</w:t>
      </w:r>
    </w:p>
    <w:p w:rsidR="00BA3635" w:rsidRPr="0032497A" w:rsidRDefault="00BA3635" w:rsidP="00F87CE8">
      <w:pPr>
        <w:pStyle w:val="ListParagraph"/>
      </w:pPr>
      <w:r w:rsidRPr="0032497A">
        <w:t>0.0e0</w:t>
      </w:r>
      <w:r w:rsidRPr="0032497A">
        <w:tab/>
        <w:t>0.0e0</w:t>
      </w:r>
      <w:r w:rsidRPr="0032497A">
        <w:tab/>
        <w:t xml:space="preserve">! </w:t>
      </w:r>
      <w:proofErr w:type="gramStart"/>
      <w:r w:rsidRPr="0032497A">
        <w:t>starting</w:t>
      </w:r>
      <w:proofErr w:type="gramEnd"/>
      <w:r w:rsidRPr="0032497A">
        <w:t xml:space="preserve"> and ending radius (if it's cut as cylindrical layer) [A]</w:t>
      </w:r>
    </w:p>
    <w:p w:rsidR="00BA3635" w:rsidRPr="0032497A" w:rsidRDefault="00BA3635" w:rsidP="00F87CE8">
      <w:pPr>
        <w:pStyle w:val="ListParagraph"/>
      </w:pPr>
      <w:r w:rsidRPr="0032497A">
        <w:t>0.0e0</w:t>
      </w:r>
      <w:r w:rsidRPr="0032497A">
        <w:tab/>
        <w:t>0.0e0</w:t>
      </w:r>
      <w:r w:rsidRPr="0032497A">
        <w:tab/>
        <w:t xml:space="preserve">! </w:t>
      </w:r>
      <w:proofErr w:type="gramStart"/>
      <w:r w:rsidRPr="0032497A">
        <w:t>starting</w:t>
      </w:r>
      <w:proofErr w:type="gramEnd"/>
      <w:r w:rsidRPr="0032497A">
        <w:t xml:space="preserve"> and ending points of the cylinder defining its length [A]</w:t>
      </w:r>
    </w:p>
    <w:p w:rsidR="00BA3635" w:rsidRPr="0032497A" w:rsidRDefault="00BA3635" w:rsidP="00F87CE8">
      <w:pPr>
        <w:pStyle w:val="ListParagraph"/>
      </w:pPr>
      <w:r w:rsidRPr="0032497A">
        <w:t>0.0e0</w:t>
      </w:r>
      <w:r w:rsidRPr="0032497A">
        <w:tab/>
        <w:t>1.0e0</w:t>
      </w:r>
      <w:r w:rsidRPr="0032497A">
        <w:tab/>
        <w:t xml:space="preserve">! </w:t>
      </w:r>
      <w:proofErr w:type="gramStart"/>
      <w:r w:rsidRPr="0032497A">
        <w:t>starting</w:t>
      </w:r>
      <w:proofErr w:type="gramEnd"/>
      <w:r w:rsidRPr="0032497A">
        <w:t xml:space="preserve"> and ending points by theta angle within [0..2*Pi) (if it's cut as a segment)</w:t>
      </w:r>
    </w:p>
    <w:p w:rsidR="00BA3635" w:rsidRPr="0032497A" w:rsidRDefault="00BA3635"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X-axis (degree)</w:t>
      </w:r>
    </w:p>
    <w:p w:rsidR="00BA3635" w:rsidRPr="0032497A" w:rsidRDefault="00BA3635"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Y-axis (degree)</w:t>
      </w:r>
    </w:p>
    <w:p w:rsidR="00BA3635" w:rsidRDefault="00BA3635" w:rsidP="00F87CE8">
      <w:pPr>
        <w:pStyle w:val="ListParagraph"/>
      </w:pPr>
      <w:r w:rsidRPr="0032497A">
        <w:t>0.0e0</w:t>
      </w:r>
      <w:r w:rsidRPr="0032497A">
        <w:tab/>
      </w:r>
      <w:r w:rsidRPr="0032497A">
        <w:tab/>
        <w:t xml:space="preserve">! </w:t>
      </w:r>
      <w:proofErr w:type="gramStart"/>
      <w:r w:rsidRPr="0032497A">
        <w:t>its</w:t>
      </w:r>
      <w:proofErr w:type="gramEnd"/>
      <w:r w:rsidRPr="0032497A">
        <w:t xml:space="preserve"> rotation around Z-axis (degree)</w:t>
      </w:r>
    </w:p>
    <w:p w:rsidR="00517211" w:rsidRDefault="00517211" w:rsidP="00F87CE8">
      <w:pPr>
        <w:pStyle w:val="ListParagraph"/>
      </w:pPr>
    </w:p>
    <w:p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rsidR="00517211" w:rsidRPr="00517211" w:rsidRDefault="00517211" w:rsidP="00F87CE8">
      <w:pPr>
        <w:pStyle w:val="ListParagraph"/>
        <w:rPr>
          <w:lang w:val="ru-RU"/>
        </w:rPr>
      </w:pPr>
    </w:p>
    <w:p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B400D4">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7]","plainTextFormattedCitation":" [27]","previouslyFormattedCitation":" [27]"},"properties":{"noteIndex":0},"schema":"https://github.com/citation-style-language/schema/raw/master/csl-citation.json"}</w:instrText>
      </w:r>
      <w:r w:rsidR="0017370A">
        <w:rPr>
          <w:lang w:val="ru-RU"/>
        </w:rPr>
        <w:fldChar w:fldCharType="separate"/>
      </w:r>
      <w:r w:rsidR="00AE283D" w:rsidRPr="00AE283D">
        <w:rPr>
          <w:noProof/>
          <w:lang w:val="ru-RU"/>
        </w:rPr>
        <w:t> [27]</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rsidR="0029436B" w:rsidRPr="00DA777A" w:rsidRDefault="00681DF4" w:rsidP="00F87CE8">
      <w:pPr>
        <w:rPr>
          <w:lang w:val="ru-RU"/>
        </w:rPr>
      </w:pPr>
      <w:r w:rsidRPr="00DA777A">
        <w:rPr>
          <w:lang w:val="ru-RU"/>
        </w:rPr>
        <w:t>18</w:t>
      </w:r>
      <w:r w:rsidR="0029436B" w:rsidRPr="00DA777A">
        <w:rPr>
          <w:lang w:val="ru-RU"/>
        </w:rPr>
        <w:t xml:space="preserve">) </w:t>
      </w:r>
      <w:r w:rsidR="0029436B" w:rsidRPr="0032497A">
        <w:rPr>
          <w:lang w:val="ru-RU"/>
        </w:rPr>
        <w:t>Тип</w:t>
      </w:r>
      <w:r w:rsidR="0029436B" w:rsidRPr="00DA777A">
        <w:rPr>
          <w:lang w:val="ru-RU"/>
        </w:rPr>
        <w:t xml:space="preserve"> </w:t>
      </w:r>
      <w:r w:rsidR="0029436B" w:rsidRPr="0032497A">
        <w:rPr>
          <w:lang w:val="ru-RU"/>
        </w:rPr>
        <w:t>налетающей</w:t>
      </w:r>
      <w:r w:rsidR="0029436B" w:rsidRPr="00DA777A">
        <w:rPr>
          <w:lang w:val="ru-RU"/>
        </w:rPr>
        <w:t xml:space="preserve"> </w:t>
      </w:r>
      <w:r w:rsidR="0029436B" w:rsidRPr="0032497A">
        <w:rPr>
          <w:lang w:val="ru-RU"/>
        </w:rPr>
        <w:t>частицы</w:t>
      </w:r>
      <w:r w:rsidR="0029436B" w:rsidRPr="00DA777A">
        <w:rPr>
          <w:lang w:val="ru-RU"/>
        </w:rPr>
        <w:t>: 0=</w:t>
      </w:r>
      <w:r w:rsidR="0029436B" w:rsidRPr="0032497A">
        <w:t>photon</w:t>
      </w:r>
      <w:r w:rsidR="0029436B" w:rsidRPr="00DA777A">
        <w:rPr>
          <w:lang w:val="ru-RU"/>
        </w:rPr>
        <w:t>, 1=</w:t>
      </w:r>
      <w:r w:rsidR="0029436B" w:rsidRPr="0032497A">
        <w:t>electron</w:t>
      </w:r>
      <w:r w:rsidR="0029436B" w:rsidRPr="00DA777A">
        <w:rPr>
          <w:lang w:val="ru-RU"/>
        </w:rPr>
        <w:t>, 2=</w:t>
      </w:r>
      <w:r w:rsidR="0029436B" w:rsidRPr="0032497A">
        <w:t>positron</w:t>
      </w:r>
      <w:r w:rsidR="0029436B" w:rsidRPr="00DA777A">
        <w:rPr>
          <w:lang w:val="ru-RU"/>
        </w:rPr>
        <w:t>, 3=</w:t>
      </w:r>
      <w:r w:rsidR="0029436B" w:rsidRPr="0032497A">
        <w:t>SHI</w:t>
      </w:r>
    </w:p>
    <w:p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анстремах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rsidR="006A212D" w:rsidRPr="006A212D" w:rsidRDefault="006A212D" w:rsidP="00F87CE8">
      <w:pPr>
        <w:rPr>
          <w:lang w:val="ru-RU"/>
        </w:rPr>
      </w:pPr>
      <w:r>
        <w:rPr>
          <w:lang w:val="ru-RU"/>
        </w:rPr>
        <w:lastRenderedPageBreak/>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взаимодействией эффектов между частицами в пучке, как будто каждая частица прилетает в невозмущенный материал.</w:t>
      </w:r>
    </w:p>
    <w:p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rsidR="0029436B" w:rsidRPr="0032497A" w:rsidRDefault="00681DF4" w:rsidP="00F87CE8">
      <w:pPr>
        <w:rPr>
          <w:lang w:val="ru-RU"/>
        </w:rPr>
      </w:pPr>
      <w:r w:rsidRPr="00DA777A">
        <w:rPr>
          <w:lang w:val="ru-RU"/>
        </w:rPr>
        <w:t>24</w:t>
      </w:r>
      <w:r w:rsidR="007C3E2E" w:rsidRPr="00DA777A">
        <w:rPr>
          <w:lang w:val="ru-RU"/>
        </w:rPr>
        <w:t xml:space="preserve">) </w:t>
      </w:r>
      <w:r w:rsidR="007C3E2E" w:rsidRPr="0017370A">
        <w:rPr>
          <w:lang w:val="ru-RU"/>
        </w:rPr>
        <w:t>Время</w:t>
      </w:r>
      <w:r w:rsidR="007C3E2E" w:rsidRPr="00DA777A">
        <w:rPr>
          <w:lang w:val="ru-RU"/>
        </w:rPr>
        <w:t xml:space="preserve"> </w:t>
      </w:r>
      <w:r w:rsidR="007C3E2E" w:rsidRPr="0017370A">
        <w:rPr>
          <w:lang w:val="ru-RU"/>
        </w:rPr>
        <w:t>прилёта</w:t>
      </w:r>
      <w:r w:rsidR="007C3E2E" w:rsidRPr="00DA777A">
        <w:rPr>
          <w:lang w:val="ru-RU"/>
        </w:rPr>
        <w:t xml:space="preserve"> </w:t>
      </w:r>
      <w:r w:rsidR="007C3E2E" w:rsidRPr="0017370A">
        <w:rPr>
          <w:lang w:val="ru-RU"/>
        </w:rPr>
        <w:t>частицы</w:t>
      </w:r>
      <w:r w:rsidR="0029436B" w:rsidRPr="00DA777A">
        <w:rPr>
          <w:lang w:val="ru-RU"/>
        </w:rPr>
        <w:t xml:space="preserve"> </w:t>
      </w:r>
      <w:r w:rsidR="0029436B" w:rsidRPr="0032497A">
        <w:rPr>
          <w:lang w:val="ru-RU"/>
        </w:rPr>
        <w:t>в</w:t>
      </w:r>
      <w:r w:rsidR="0029436B" w:rsidRPr="00DA777A">
        <w:rPr>
          <w:lang w:val="ru-RU"/>
        </w:rPr>
        <w:t xml:space="preserve"> [</w:t>
      </w:r>
      <w:r w:rsidR="0029436B" w:rsidRPr="0032497A">
        <w:t>fs</w:t>
      </w:r>
      <w:r w:rsidR="0029436B" w:rsidRPr="00DA777A">
        <w:rPr>
          <w:lang w:val="ru-RU"/>
        </w:rPr>
        <w:t xml:space="preserve">] </w:t>
      </w:r>
      <w:r w:rsidR="0029436B" w:rsidRPr="0032497A">
        <w:t>arrival</w:t>
      </w:r>
      <w:r w:rsidR="0029436B" w:rsidRPr="00DA777A">
        <w:rPr>
          <w:lang w:val="ru-RU"/>
        </w:rPr>
        <w:t xml:space="preserve"> </w:t>
      </w:r>
      <w:r w:rsidR="0029436B" w:rsidRPr="0032497A">
        <w:t>time</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EC212D" w:rsidRPr="0032497A">
        <w:t>incoming</w:t>
      </w:r>
      <w:r w:rsidR="0029436B" w:rsidRPr="00DA777A">
        <w:rPr>
          <w:lang w:val="ru-RU"/>
        </w:rPr>
        <w:t xml:space="preserve"> </w:t>
      </w:r>
      <w:r w:rsidR="0029436B" w:rsidRPr="0032497A">
        <w:t>particle</w:t>
      </w:r>
      <w:r w:rsidR="0029436B" w:rsidRPr="00DA777A">
        <w:rPr>
          <w:lang w:val="ru-RU"/>
        </w:rPr>
        <w:t xml:space="preserve"> / </w:t>
      </w:r>
      <w:r w:rsidR="0029436B" w:rsidRPr="0032497A">
        <w:t>center</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29436B" w:rsidRPr="0032497A">
        <w:t>pulse</w:t>
      </w:r>
      <w:r w:rsidR="00E66FA4" w:rsidRPr="00DA777A">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rsidR="0029436B" w:rsidRPr="009C60AE" w:rsidRDefault="00681DF4" w:rsidP="00F87CE8">
      <w:pPr>
        <w:rPr>
          <w:lang w:val="ru-RU"/>
        </w:rPr>
      </w:pPr>
      <w:r>
        <w:rPr>
          <w:lang w:val="ru-RU"/>
        </w:rPr>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щаряда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rsidR="00125CEF" w:rsidRPr="00CB3AA2" w:rsidRDefault="00DD1591" w:rsidP="00C831AC">
      <w:pPr>
        <w:pStyle w:val="Heading1"/>
        <w:numPr>
          <w:ilvl w:val="0"/>
          <w:numId w:val="12"/>
        </w:numPr>
      </w:pPr>
      <w:bookmarkStart w:id="45" w:name="_Toc93747229"/>
      <w:r w:rsidRPr="00CB3AA2">
        <w:t xml:space="preserve">Входные данные: </w:t>
      </w:r>
      <w:r w:rsidR="00125CEF" w:rsidRPr="00CB3AA2">
        <w:t>NUMERICAL_PARAMETERS.txt</w:t>
      </w:r>
      <w:bookmarkEnd w:id="45"/>
    </w:p>
    <w:p w:rsidR="0034731F" w:rsidRDefault="00FB0A61" w:rsidP="0034731F">
      <w:pPr>
        <w:rPr>
          <w:lang w:val="ru-RU"/>
        </w:rPr>
      </w:pPr>
      <w:r w:rsidRPr="007D51FF">
        <w:rPr>
          <w:lang w:val="ru-RU"/>
        </w:rPr>
        <w:t>Этот фа</w:t>
      </w:r>
      <w:r w:rsidR="007C3E2E">
        <w:rPr>
          <w:lang w:val="ru-RU"/>
        </w:rPr>
        <w:t>йл содержит всякие детали моделей.</w:t>
      </w:r>
    </w:p>
    <w:p w:rsidR="00AA30E0" w:rsidRDefault="003E62BF" w:rsidP="003E62BF">
      <w:pPr>
        <w:ind w:left="284" w:firstLine="0"/>
        <w:rPr>
          <w:noProof/>
        </w:rPr>
      </w:pPr>
      <w:r>
        <w:rPr>
          <w:noProof/>
        </w:rPr>
        <w:lastRenderedPageBreak/>
        <w:drawing>
          <wp:inline distT="0" distB="0" distL="0" distR="0" wp14:anchorId="7A37F2F2" wp14:editId="40F8C555">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B8882F7" wp14:editId="181AB14D">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rsidR="00E33D50" w:rsidRDefault="00E33D50" w:rsidP="00F87CE8">
      <w:pPr>
        <w:pStyle w:val="Caption"/>
      </w:pPr>
      <w:bookmarkStart w:id="46" w:name="_Ref523073450"/>
      <w:r>
        <w:t>Figure</w:t>
      </w:r>
      <w:r w:rsidRPr="00356DB0">
        <w:t xml:space="preserve"> </w:t>
      </w:r>
      <w:r w:rsidR="00297E98">
        <w:fldChar w:fldCharType="begin"/>
      </w:r>
      <w:r w:rsidR="00297E98">
        <w:instrText xml:space="preserve"> SEQ Figure \* ARABIC </w:instrText>
      </w:r>
      <w:r w:rsidR="00297E98">
        <w:fldChar w:fldCharType="separate"/>
      </w:r>
      <w:r w:rsidR="008E0E0C">
        <w:rPr>
          <w:noProof/>
        </w:rPr>
        <w:t>6</w:t>
      </w:r>
      <w:r w:rsidR="00297E98">
        <w:rPr>
          <w:noProof/>
        </w:rPr>
        <w:fldChar w:fldCharType="end"/>
      </w:r>
      <w:bookmarkEnd w:id="46"/>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rsidR="00E33D50" w:rsidRPr="00E33D50" w:rsidRDefault="00E33D50" w:rsidP="00F87CE8"/>
    <w:p w:rsidR="00FB0A61" w:rsidRPr="007D51FF" w:rsidRDefault="00FB0A61" w:rsidP="00F87CE8">
      <w:pPr>
        <w:rPr>
          <w:lang w:val="ru-RU"/>
        </w:rPr>
      </w:pPr>
      <w:r w:rsidRPr="007D51FF">
        <w:rPr>
          <w:lang w:val="ru-RU"/>
        </w:rPr>
        <w:t>Файл содержит следующие строки:</w:t>
      </w:r>
    </w:p>
    <w:p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integer)</w:t>
      </w:r>
    </w:p>
    <w:p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rsidR="00957F20" w:rsidRDefault="00957F20" w:rsidP="00957F20">
      <w:pPr>
        <w:pStyle w:val="ListParagraph"/>
        <w:ind w:firstLine="0"/>
        <w:rPr>
          <w:lang w:val="ru-RU"/>
        </w:rPr>
      </w:pPr>
      <w:r>
        <w:rPr>
          <w:lang w:val="ru-RU"/>
        </w:rPr>
        <w:lastRenderedPageBreak/>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rsidR="00547BF7" w:rsidRDefault="00547BF7" w:rsidP="00957F20">
      <w:pPr>
        <w:pStyle w:val="ListParagraph"/>
        <w:ind w:firstLine="0"/>
        <w:rPr>
          <w:lang w:val="ru-RU"/>
        </w:rPr>
      </w:pPr>
      <w:r>
        <w:rPr>
          <w:lang w:val="ru-RU"/>
        </w:rPr>
        <w:t>-100.0</w:t>
      </w:r>
      <w:r>
        <w:rPr>
          <w:lang w:val="ru-RU"/>
        </w:rPr>
        <w:tab/>
        <w:t>1.0</w:t>
      </w:r>
    </w:p>
    <w:p w:rsidR="00547BF7" w:rsidRDefault="00547BF7" w:rsidP="00957F20">
      <w:pPr>
        <w:pStyle w:val="ListParagraph"/>
        <w:ind w:firstLine="0"/>
        <w:rPr>
          <w:lang w:val="ru-RU"/>
        </w:rPr>
      </w:pPr>
      <w:r>
        <w:rPr>
          <w:lang w:val="ru-RU"/>
        </w:rPr>
        <w:t>0.0</w:t>
      </w:r>
      <w:r>
        <w:rPr>
          <w:lang w:val="ru-RU"/>
        </w:rPr>
        <w:tab/>
        <w:t>0.1</w:t>
      </w:r>
    </w:p>
    <w:p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rsidR="00547BF7" w:rsidRDefault="00547BF7" w:rsidP="00957F20">
      <w:pPr>
        <w:pStyle w:val="ListParagraph"/>
        <w:ind w:firstLine="0"/>
        <w:rPr>
          <w:lang w:val="ru-RU"/>
        </w:rPr>
      </w:pPr>
    </w:p>
    <w:p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можно указать частоту вывода данных двумя способави:</w:t>
      </w:r>
    </w:p>
    <w:p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rsidR="009C123F" w:rsidRDefault="009C123F" w:rsidP="009C123F">
      <w:pPr>
        <w:pStyle w:val="ListParagraph"/>
        <w:ind w:firstLine="0"/>
        <w:rPr>
          <w:lang w:val="ru-RU"/>
        </w:rPr>
      </w:pPr>
      <w:r>
        <w:rPr>
          <w:lang w:val="ru-RU"/>
        </w:rPr>
        <w:t>Например, если указать сетку:</w:t>
      </w:r>
    </w:p>
    <w:p w:rsidR="009C123F" w:rsidRPr="009C123F" w:rsidRDefault="009C123F" w:rsidP="009C123F">
      <w:pPr>
        <w:pStyle w:val="ListParagraph"/>
        <w:ind w:firstLine="0"/>
        <w:rPr>
          <w:lang w:val="ru-RU"/>
        </w:rPr>
      </w:pPr>
      <w:r w:rsidRPr="009C123F">
        <w:rPr>
          <w:lang w:val="ru-RU"/>
        </w:rPr>
        <w:t>0.1</w:t>
      </w:r>
      <w:r w:rsidRPr="009C123F">
        <w:rPr>
          <w:lang w:val="ru-RU"/>
        </w:rPr>
        <w:tab/>
        <w:t>0.01</w:t>
      </w:r>
    </w:p>
    <w:p w:rsidR="009C123F" w:rsidRPr="009C123F" w:rsidRDefault="009C123F" w:rsidP="009C123F">
      <w:pPr>
        <w:pStyle w:val="ListParagraph"/>
        <w:ind w:firstLine="0"/>
        <w:rPr>
          <w:lang w:val="ru-RU"/>
        </w:rPr>
      </w:pPr>
      <w:r w:rsidRPr="009C123F">
        <w:rPr>
          <w:lang w:val="ru-RU"/>
        </w:rPr>
        <w:t>1.0</w:t>
      </w:r>
      <w:r w:rsidRPr="009C123F">
        <w:rPr>
          <w:lang w:val="ru-RU"/>
        </w:rPr>
        <w:tab/>
        <w:t>0.1</w:t>
      </w:r>
    </w:p>
    <w:p w:rsidR="009C123F" w:rsidRPr="009C123F" w:rsidRDefault="009C123F" w:rsidP="009C123F">
      <w:pPr>
        <w:pStyle w:val="ListParagraph"/>
        <w:ind w:firstLine="0"/>
        <w:rPr>
          <w:lang w:val="ru-RU"/>
        </w:rPr>
      </w:pPr>
      <w:r w:rsidRPr="009C123F">
        <w:rPr>
          <w:lang w:val="ru-RU"/>
        </w:rPr>
        <w:t>10</w:t>
      </w:r>
      <w:r w:rsidRPr="009C123F">
        <w:rPr>
          <w:lang w:val="ru-RU"/>
        </w:rPr>
        <w:tab/>
        <w:t>1</w:t>
      </w:r>
    </w:p>
    <w:p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rsidR="00FB0A61" w:rsidRPr="007D51FF" w:rsidRDefault="00C448E6" w:rsidP="00C831AC">
      <w:pPr>
        <w:pStyle w:val="ListParagraph"/>
        <w:numPr>
          <w:ilvl w:val="0"/>
          <w:numId w:val="1"/>
        </w:numPr>
        <w:rPr>
          <w:lang w:val="ru-RU"/>
        </w:rPr>
      </w:pPr>
      <w:r w:rsidRPr="007D51FF">
        <w:rPr>
          <w:lang w:val="ru-RU"/>
        </w:rPr>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rsidR="00762BFA" w:rsidRPr="00762BFA" w:rsidRDefault="00762BFA" w:rsidP="00C831AC">
      <w:pPr>
        <w:pStyle w:val="ListParagraph"/>
        <w:numPr>
          <w:ilvl w:val="0"/>
          <w:numId w:val="1"/>
        </w:numPr>
        <w:rPr>
          <w:lang w:val="ru-RU"/>
        </w:rPr>
      </w:pPr>
      <w:r>
        <w:rPr>
          <w:lang w:val="ru-RU"/>
        </w:rPr>
        <w:lastRenderedPageBreak/>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rsidR="000D65A5" w:rsidRPr="000D65A5" w:rsidRDefault="00C448E6" w:rsidP="00C831AC">
      <w:pPr>
        <w:pStyle w:val="ListParagraph"/>
        <w:numPr>
          <w:ilvl w:val="0"/>
          <w:numId w:val="1"/>
        </w:numPr>
        <w:rPr>
          <w:lang w:val="ru-RU"/>
        </w:rPr>
      </w:pPr>
      <w:r w:rsidRPr="007D51FF">
        <w:rPr>
          <w:lang w:val="ru-RU"/>
        </w:rPr>
        <w:t>Строка-комметнарий,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rsidR="00B40585" w:rsidRPr="001340FF" w:rsidRDefault="00B40585" w:rsidP="00F87CE8">
      <w:pPr>
        <w:pStyle w:val="ListParagraph"/>
        <w:rPr>
          <w:i/>
          <w:lang w:val="ru-RU"/>
        </w:rPr>
      </w:pPr>
      <w:r w:rsidRPr="001340FF">
        <w:rPr>
          <w:i/>
          <w:lang w:val="ru-RU"/>
        </w:rPr>
        <w:t>Модель с ДСФ не готова</w:t>
      </w:r>
    </w:p>
    <w:p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rsidR="00B40585" w:rsidRPr="00B40585" w:rsidRDefault="00B40585" w:rsidP="00C831AC">
      <w:pPr>
        <w:pStyle w:val="ListParagraph"/>
        <w:numPr>
          <w:ilvl w:val="0"/>
          <w:numId w:val="1"/>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rsidR="00B40585" w:rsidRPr="00B40585" w:rsidRDefault="00B40585" w:rsidP="00F87CE8">
      <w:pPr>
        <w:pStyle w:val="ListParagraph"/>
        <w:rPr>
          <w:lang w:val="ru-RU"/>
        </w:rPr>
      </w:pPr>
      <w:r>
        <w:rPr>
          <w:lang w:val="ru-RU"/>
        </w:rPr>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rsidR="005E0DA8" w:rsidRPr="007D51FF" w:rsidRDefault="00C97127" w:rsidP="00C831AC">
      <w:pPr>
        <w:pStyle w:val="ListParagraph"/>
        <w:numPr>
          <w:ilvl w:val="0"/>
          <w:numId w:val="1"/>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rsidR="00C97127" w:rsidRPr="007D51FF" w:rsidRDefault="00C97127" w:rsidP="00C831AC">
      <w:pPr>
        <w:pStyle w:val="ListParagraph"/>
        <w:numPr>
          <w:ilvl w:val="0"/>
          <w:numId w:val="1"/>
        </w:numPr>
        <w:rPr>
          <w:lang w:val="ru-RU"/>
        </w:rPr>
      </w:pPr>
      <w:r w:rsidRPr="007D51FF">
        <w:rPr>
          <w:lang w:val="ru-RU"/>
        </w:rPr>
        <w:t>Томсоновское (упругое) рассение: 0=отключить, 1=</w:t>
      </w:r>
      <w:r w:rsidR="00A65233" w:rsidRPr="00A65233">
        <w:rPr>
          <w:lang w:val="ru-RU"/>
        </w:rPr>
        <w:t xml:space="preserve"> </w:t>
      </w:r>
      <w:r w:rsidR="00A65233" w:rsidRPr="00A65233">
        <w:t>PENELOPE</w:t>
      </w:r>
    </w:p>
    <w:p w:rsidR="00C97127" w:rsidRPr="007D51FF" w:rsidRDefault="00C97127" w:rsidP="00C831AC">
      <w:pPr>
        <w:pStyle w:val="ListParagraph"/>
        <w:numPr>
          <w:ilvl w:val="0"/>
          <w:numId w:val="1"/>
        </w:numPr>
        <w:rPr>
          <w:lang w:val="ru-RU"/>
        </w:rPr>
      </w:pPr>
      <w:r w:rsidRPr="007D51FF">
        <w:rPr>
          <w:lang w:val="ru-RU"/>
        </w:rPr>
        <w:lastRenderedPageBreak/>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тесирования разных условий и контроля выполнения программы</w:t>
      </w:r>
      <w:r w:rsidRPr="005368D0">
        <w:rPr>
          <w:lang w:val="ru-RU"/>
        </w:rPr>
        <w:t>)</w:t>
      </w:r>
    </w:p>
    <w:p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rsidR="009F10A8" w:rsidRPr="007D51FF" w:rsidRDefault="009F10A8" w:rsidP="00C831AC">
      <w:pPr>
        <w:pStyle w:val="ListParagraph"/>
        <w:numPr>
          <w:ilvl w:val="0"/>
          <w:numId w:val="1"/>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rsidR="009F10A8" w:rsidRDefault="00184D4C" w:rsidP="00C831AC">
      <w:pPr>
        <w:pStyle w:val="ListParagraph"/>
        <w:numPr>
          <w:ilvl w:val="0"/>
          <w:numId w:val="1"/>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учествует в симуляции</w:t>
      </w:r>
      <w:r w:rsidRPr="00B40585">
        <w:rPr>
          <w:lang w:val="ru-RU"/>
        </w:rPr>
        <w:t>, в эВ.</w:t>
      </w:r>
    </w:p>
    <w:p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rsidR="001936D7" w:rsidRPr="00B40585" w:rsidRDefault="001936D7" w:rsidP="00F87CE8">
      <w:pPr>
        <w:pStyle w:val="ListParagraph"/>
        <w:rPr>
          <w:lang w:val="ru-RU"/>
        </w:rPr>
      </w:pPr>
      <w:r w:rsidRPr="00B40585">
        <w:rPr>
          <w:lang w:val="ru-RU"/>
        </w:rPr>
        <w:t>Модель с ДСФ не готова</w:t>
      </w:r>
    </w:p>
    <w:p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ествует в симуляции</w:t>
      </w:r>
      <w:r w:rsidRPr="00B40585">
        <w:rPr>
          <w:lang w:val="ru-RU"/>
        </w:rPr>
        <w:t>, в эВ.</w:t>
      </w:r>
    </w:p>
    <w:p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rsidR="00356DB0" w:rsidRPr="002D33A2" w:rsidRDefault="00356DB0" w:rsidP="00C831AC">
      <w:pPr>
        <w:pStyle w:val="ListParagraph"/>
        <w:numPr>
          <w:ilvl w:val="0"/>
          <w:numId w:val="1"/>
        </w:numPr>
        <w:rPr>
          <w:lang w:val="ru-RU"/>
        </w:rPr>
      </w:pPr>
      <w:r w:rsidRPr="007D51FF">
        <w:rPr>
          <w:lang w:val="ru-RU"/>
        </w:rPr>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rsidR="00356DB0" w:rsidRPr="007D51FF" w:rsidRDefault="00356DB0" w:rsidP="00C831AC">
      <w:pPr>
        <w:pStyle w:val="ListParagraph"/>
        <w:numPr>
          <w:ilvl w:val="0"/>
          <w:numId w:val="1"/>
        </w:numPr>
      </w:pPr>
      <w:r w:rsidRPr="007D51FF">
        <w:rPr>
          <w:lang w:val="ru-RU"/>
        </w:rPr>
        <w:t>Два числа, указывающие:</w:t>
      </w:r>
    </w:p>
    <w:p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rsidR="00356DB0" w:rsidRDefault="00356DB0" w:rsidP="00C831AC">
      <w:pPr>
        <w:pStyle w:val="ListParagraph"/>
        <w:numPr>
          <w:ilvl w:val="0"/>
          <w:numId w:val="1"/>
        </w:numPr>
        <w:rPr>
          <w:lang w:val="ru-RU"/>
        </w:rPr>
      </w:pPr>
      <w:r w:rsidRPr="007D51FF">
        <w:rPr>
          <w:lang w:val="ru-RU"/>
        </w:rPr>
        <w:t>Учитывать ли плазмонный предел: 0=нет, 1=да</w:t>
      </w:r>
    </w:p>
    <w:p w:rsidR="002D33A2" w:rsidRPr="002D33A2" w:rsidRDefault="002D33A2" w:rsidP="00C831AC">
      <w:pPr>
        <w:pStyle w:val="ListParagraph"/>
        <w:numPr>
          <w:ilvl w:val="0"/>
          <w:numId w:val="1"/>
        </w:numPr>
        <w:rPr>
          <w:lang w:val="ru-RU"/>
        </w:rPr>
      </w:pPr>
      <w:r>
        <w:rPr>
          <w:lang w:val="ru-RU"/>
        </w:rPr>
        <w:lastRenderedPageBreak/>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rsidR="00C3547B" w:rsidRDefault="00C3547B" w:rsidP="00C831AC">
      <w:pPr>
        <w:pStyle w:val="ListParagraph"/>
        <w:numPr>
          <w:ilvl w:val="0"/>
          <w:numId w:val="1"/>
        </w:numPr>
        <w:rPr>
          <w:lang w:val="ru-RU"/>
        </w:rPr>
      </w:pPr>
      <w:r>
        <w:rPr>
          <w:lang w:val="ru-RU"/>
        </w:rPr>
        <w:t>Использовать ли эффективный заряд для атомов мишени при расчете сечений (формула, аналиогичесная Баркасу), или нет? 0=использовать, 1=использовать заряд 1.</w:t>
      </w:r>
    </w:p>
    <w:p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rsidR="00356DB0" w:rsidRPr="007D51FF" w:rsidRDefault="00356DB0" w:rsidP="00C831AC">
      <w:pPr>
        <w:pStyle w:val="ListParagraph"/>
        <w:numPr>
          <w:ilvl w:val="0"/>
          <w:numId w:val="1"/>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rsidR="00356DB0" w:rsidRPr="007D51FF" w:rsidRDefault="00356DB0" w:rsidP="00C831AC">
      <w:pPr>
        <w:pStyle w:val="ListParagraph"/>
        <w:numPr>
          <w:ilvl w:val="0"/>
          <w:numId w:val="1"/>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ествует в симуляции</w:t>
      </w:r>
      <w:r w:rsidRPr="00B40585">
        <w:rPr>
          <w:lang w:val="ru-RU"/>
        </w:rPr>
        <w:t>, в эВ.</w:t>
      </w:r>
    </w:p>
    <w:p w:rsidR="00194A4E" w:rsidRDefault="00194A4E" w:rsidP="00194A4E">
      <w:pPr>
        <w:pStyle w:val="ListParagraph"/>
        <w:numPr>
          <w:ilvl w:val="0"/>
          <w:numId w:val="1"/>
        </w:numPr>
        <w:rPr>
          <w:lang w:val="ru-RU"/>
        </w:rPr>
      </w:pPr>
      <w:r>
        <w:rPr>
          <w:lang w:val="ru-RU"/>
        </w:rPr>
        <w:t xml:space="preserve">Строка комментарий, отмечащая, что дальше идут параметры МД модели: </w:t>
      </w:r>
      <w:r w:rsidRPr="00194A4E">
        <w:rPr>
          <w:lang w:val="ru-RU"/>
        </w:rPr>
        <w:t>::: MD MODEL PARAMETERS :::</w:t>
      </w:r>
    </w:p>
    <w:p w:rsidR="00194A4E" w:rsidRDefault="00194A4E" w:rsidP="00194A4E">
      <w:pPr>
        <w:pStyle w:val="ListParagraph"/>
        <w:numPr>
          <w:ilvl w:val="0"/>
          <w:numId w:val="1"/>
        </w:numPr>
        <w:rPr>
          <w:lang w:val="ru-RU"/>
        </w:rPr>
      </w:pPr>
      <w:r>
        <w:rPr>
          <w:lang w:val="ru-RU"/>
        </w:rPr>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proofErr w:type="gramStart"/>
      <w:r>
        <w:t>zero</w:t>
      </w:r>
      <w:r w:rsidRPr="00194A4E">
        <w:rPr>
          <w:lang w:val="ru-RU"/>
        </w:rPr>
        <w:t>-</w:t>
      </w:r>
      <w:r>
        <w:t>temperature</w:t>
      </w:r>
      <w:proofErr w:type="gramEnd"/>
      <w:r w:rsidRPr="00194A4E">
        <w:rPr>
          <w:lang w:val="ru-RU"/>
        </w:rPr>
        <w:t xml:space="preserve"> </w:t>
      </w:r>
      <w:r>
        <w:t>MD</w:t>
      </w:r>
      <w:r>
        <w:rPr>
          <w:lang w:val="ru-RU"/>
        </w:rPr>
        <w:t>)</w:t>
      </w:r>
      <w:r w:rsidRPr="00194A4E">
        <w:rPr>
          <w:lang w:val="ru-RU"/>
        </w:rPr>
        <w:t>.</w:t>
      </w:r>
    </w:p>
    <w:p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rsidR="00640995" w:rsidRDefault="00640995" w:rsidP="00C831AC">
      <w:pPr>
        <w:pStyle w:val="ListParagraph"/>
        <w:numPr>
          <w:ilvl w:val="0"/>
          <w:numId w:val="1"/>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rsidR="0013669F" w:rsidRPr="0013669F" w:rsidRDefault="0013669F" w:rsidP="00C831AC">
      <w:pPr>
        <w:pStyle w:val="ListParagraph"/>
        <w:numPr>
          <w:ilvl w:val="0"/>
          <w:numId w:val="1"/>
        </w:numPr>
        <w:rPr>
          <w:lang w:val="ru-RU"/>
        </w:rPr>
      </w:pPr>
      <w:r>
        <w:rPr>
          <w:lang w:val="ru-RU"/>
        </w:rPr>
        <w:lastRenderedPageBreak/>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rsidR="00C3547B" w:rsidRDefault="00C3547B" w:rsidP="00F87CE8">
      <w:pPr>
        <w:pStyle w:val="ListParagraph"/>
        <w:rPr>
          <w:lang w:val="ru-RU"/>
        </w:rPr>
      </w:pPr>
    </w:p>
    <w:p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rsidR="0013669F" w:rsidRDefault="0013669F" w:rsidP="00F87CE8">
      <w:pPr>
        <w:pStyle w:val="ListParagraph"/>
        <w:rPr>
          <w:lang w:val="ru-RU"/>
        </w:rPr>
      </w:pPr>
      <w:r>
        <w:rPr>
          <w:lang w:val="ru-RU"/>
        </w:rPr>
        <w:t>А) Маркер вывода данных</w:t>
      </w:r>
    </w:p>
    <w:p w:rsidR="0013669F" w:rsidRDefault="0013669F" w:rsidP="00F87CE8">
      <w:pPr>
        <w:pStyle w:val="ListParagraph"/>
        <w:rPr>
          <w:lang w:val="ru-RU"/>
        </w:rPr>
      </w:pPr>
      <w:r>
        <w:rPr>
          <w:lang w:val="ru-RU"/>
        </w:rPr>
        <w:t>Б) Тип сетки, или название файла с сеткой вывода данных</w:t>
      </w:r>
    </w:p>
    <w:p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rsidR="0013669F" w:rsidRDefault="0013669F" w:rsidP="00F87CE8">
      <w:pPr>
        <w:rPr>
          <w:lang w:val="ru-RU"/>
        </w:rPr>
      </w:pPr>
      <w:r>
        <w:rPr>
          <w:lang w:val="ru-RU"/>
        </w:rPr>
        <w:t>Можно указать следующие маркеры:</w:t>
      </w:r>
    </w:p>
    <w:p w:rsidR="005E4D02" w:rsidRPr="005E4D02" w:rsidRDefault="005E4D02" w:rsidP="00F87CE8">
      <w:pPr>
        <w:pStyle w:val="Caption"/>
        <w:rPr>
          <w:sz w:val="24"/>
          <w:szCs w:val="24"/>
          <w:lang w:val="ru-RU"/>
        </w:rPr>
      </w:pPr>
      <w:bookmarkStart w:id="47"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7"/>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rsidTr="007A2D74">
        <w:tc>
          <w:tcPr>
            <w:tcW w:w="10027" w:type="dxa"/>
            <w:gridSpan w:val="2"/>
            <w:vAlign w:val="center"/>
          </w:tcPr>
          <w:p w:rsidR="005B2869" w:rsidRPr="005B2869" w:rsidRDefault="005B2869" w:rsidP="005B2869">
            <w:pPr>
              <w:jc w:val="center"/>
              <w:rPr>
                <w:b/>
              </w:rPr>
            </w:pPr>
            <w:r w:rsidRPr="005B2869">
              <w:rPr>
                <w:b/>
                <w:lang w:val="ru-RU"/>
              </w:rPr>
              <w:t>Общие параметры</w:t>
            </w:r>
          </w:p>
        </w:tc>
      </w:tr>
      <w:tr w:rsidR="005B2869" w:rsidRPr="009613FF" w:rsidTr="00F41410">
        <w:tc>
          <w:tcPr>
            <w:tcW w:w="1843" w:type="dxa"/>
            <w:vAlign w:val="center"/>
          </w:tcPr>
          <w:p w:rsidR="005B2869" w:rsidRPr="00BF273C" w:rsidRDefault="005B2869" w:rsidP="000C0A53">
            <w:pPr>
              <w:ind w:firstLine="0"/>
              <w:jc w:val="center"/>
            </w:pPr>
            <w:r w:rsidRPr="00B71813">
              <w:t>print_each_step</w:t>
            </w:r>
          </w:p>
        </w:tc>
        <w:tc>
          <w:tcPr>
            <w:tcW w:w="8184" w:type="dxa"/>
          </w:tcPr>
          <w:p w:rsidR="005B2869" w:rsidRPr="001E0F33" w:rsidRDefault="005B2869" w:rsidP="005B2869">
            <w:pPr>
              <w:rPr>
                <w:lang w:val="ru-RU"/>
              </w:rPr>
            </w:pPr>
            <w:r>
              <w:rPr>
                <w:lang w:val="ru-RU"/>
              </w:rPr>
              <w:t>Вывод на экран время исполнения каждого МД шага (вместо только тех шагов, на которых печатаются выходные данные). Под этой опицей не надо указывать ничего, только саму метку.</w:t>
            </w:r>
          </w:p>
        </w:tc>
      </w:tr>
      <w:tr w:rsidR="005B2869" w:rsidRPr="004109AE" w:rsidTr="007A2D74">
        <w:tc>
          <w:tcPr>
            <w:tcW w:w="10027" w:type="dxa"/>
            <w:gridSpan w:val="2"/>
            <w:vAlign w:val="center"/>
          </w:tcPr>
          <w:p w:rsidR="005B2869" w:rsidRPr="005B2869" w:rsidRDefault="005B2869" w:rsidP="000C0A53">
            <w:pPr>
              <w:ind w:firstLine="0"/>
              <w:jc w:val="center"/>
              <w:rPr>
                <w:b/>
                <w:lang w:val="ru-RU"/>
              </w:rPr>
            </w:pPr>
            <w:r w:rsidRPr="005B2869">
              <w:rPr>
                <w:b/>
                <w:lang w:val="ru-RU"/>
              </w:rPr>
              <w:t>МК параметры</w:t>
            </w:r>
          </w:p>
        </w:tc>
      </w:tr>
      <w:tr w:rsidR="005B2869" w:rsidRPr="009613FF" w:rsidTr="00F41410">
        <w:tc>
          <w:tcPr>
            <w:tcW w:w="1843" w:type="dxa"/>
            <w:vAlign w:val="center"/>
          </w:tcPr>
          <w:p w:rsidR="005B2869" w:rsidRPr="002F635C" w:rsidRDefault="005B2869" w:rsidP="000C0A53">
            <w:pPr>
              <w:ind w:firstLine="0"/>
              <w:jc w:val="center"/>
              <w:rPr>
                <w:lang w:val="ru-RU"/>
              </w:rPr>
            </w:pPr>
            <w:r w:rsidRPr="00BF273C">
              <w:t>Energy</w:t>
            </w:r>
          </w:p>
        </w:tc>
        <w:tc>
          <w:tcPr>
            <w:tcW w:w="8184" w:type="dxa"/>
          </w:tcPr>
          <w:p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9613FF" w:rsidTr="00F41410">
        <w:tc>
          <w:tcPr>
            <w:tcW w:w="1843" w:type="dxa"/>
            <w:vAlign w:val="center"/>
          </w:tcPr>
          <w:p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9613FF" w:rsidTr="00F41410">
        <w:tc>
          <w:tcPr>
            <w:tcW w:w="1843" w:type="dxa"/>
            <w:vAlign w:val="center"/>
          </w:tcPr>
          <w:p w:rsidR="005B2869" w:rsidRPr="00BF273C" w:rsidRDefault="005B2869" w:rsidP="000C0A53">
            <w:pPr>
              <w:ind w:firstLine="0"/>
              <w:jc w:val="center"/>
            </w:pPr>
            <w:r>
              <w:t>print_theta</w:t>
            </w:r>
          </w:p>
        </w:tc>
        <w:tc>
          <w:tcPr>
            <w:tcW w:w="8184" w:type="dxa"/>
          </w:tcPr>
          <w:p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X</w:t>
            </w:r>
          </w:p>
        </w:tc>
        <w:tc>
          <w:tcPr>
            <w:tcW w:w="8184" w:type="dxa"/>
          </w:tcPr>
          <w:p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Y</w:t>
            </w:r>
          </w:p>
        </w:tc>
        <w:tc>
          <w:tcPr>
            <w:tcW w:w="8184" w:type="dxa"/>
          </w:tcPr>
          <w:p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Z</w:t>
            </w:r>
          </w:p>
        </w:tc>
        <w:tc>
          <w:tcPr>
            <w:tcW w:w="8184" w:type="dxa"/>
          </w:tcPr>
          <w:p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XY</w:t>
            </w:r>
          </w:p>
        </w:tc>
        <w:tc>
          <w:tcPr>
            <w:tcW w:w="8184" w:type="dxa"/>
          </w:tcPr>
          <w:p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XZ</w:t>
            </w:r>
          </w:p>
        </w:tc>
        <w:tc>
          <w:tcPr>
            <w:tcW w:w="8184" w:type="dxa"/>
          </w:tcPr>
          <w:p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YZ</w:t>
            </w:r>
          </w:p>
        </w:tc>
        <w:tc>
          <w:tcPr>
            <w:tcW w:w="8184" w:type="dxa"/>
          </w:tcPr>
          <w:p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XYZ</w:t>
            </w:r>
          </w:p>
        </w:tc>
        <w:tc>
          <w:tcPr>
            <w:tcW w:w="8184" w:type="dxa"/>
          </w:tcPr>
          <w:p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циллиндрических координатах</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L</w:t>
            </w:r>
          </w:p>
        </w:tc>
        <w:tc>
          <w:tcPr>
            <w:tcW w:w="8184" w:type="dxa"/>
          </w:tcPr>
          <w:p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циллинд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Phi</w:t>
            </w:r>
          </w:p>
        </w:tc>
        <w:tc>
          <w:tcPr>
            <w:tcW w:w="8184" w:type="dxa"/>
          </w:tcPr>
          <w:p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циллинд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lastRenderedPageBreak/>
              <w:t>RL</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циллиндрических координатах</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Theta</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циллинд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LTheta</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циллинд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s</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Thetas</w:t>
            </w:r>
          </w:p>
        </w:tc>
        <w:tc>
          <w:tcPr>
            <w:tcW w:w="8184" w:type="dxa"/>
          </w:tcPr>
          <w:p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Phis</w:t>
            </w:r>
          </w:p>
        </w:tc>
        <w:tc>
          <w:tcPr>
            <w:tcW w:w="8184" w:type="dxa"/>
          </w:tcPr>
          <w:p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Phis</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t>RThetas</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9613FF" w:rsidTr="00F41410">
        <w:tc>
          <w:tcPr>
            <w:tcW w:w="1843" w:type="dxa"/>
            <w:vAlign w:val="center"/>
          </w:tcPr>
          <w:p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rsidTr="007A2D74">
        <w:tc>
          <w:tcPr>
            <w:tcW w:w="10027" w:type="dxa"/>
            <w:gridSpan w:val="2"/>
            <w:vAlign w:val="center"/>
          </w:tcPr>
          <w:p w:rsidR="005B2869" w:rsidRPr="005B2869" w:rsidRDefault="005B2869" w:rsidP="000C0A53">
            <w:pPr>
              <w:ind w:firstLine="0"/>
              <w:jc w:val="center"/>
              <w:rPr>
                <w:b/>
                <w:lang w:val="ru-RU"/>
              </w:rPr>
            </w:pPr>
            <w:r w:rsidRPr="005B2869">
              <w:rPr>
                <w:b/>
                <w:lang w:val="ru-RU"/>
              </w:rPr>
              <w:t>МД параметры</w:t>
            </w:r>
          </w:p>
        </w:tc>
      </w:tr>
      <w:tr w:rsidR="005B2869" w:rsidRPr="009613FF" w:rsidTr="00F41410">
        <w:tc>
          <w:tcPr>
            <w:tcW w:w="1843" w:type="dxa"/>
            <w:vAlign w:val="center"/>
          </w:tcPr>
          <w:p w:rsidR="005B2869" w:rsidRPr="00C72DE6" w:rsidRDefault="005B2869" w:rsidP="000C0A53">
            <w:pPr>
              <w:ind w:firstLine="0"/>
              <w:jc w:val="center"/>
            </w:pPr>
            <w:r>
              <w:t>Cohesive</w:t>
            </w:r>
          </w:p>
        </w:tc>
        <w:tc>
          <w:tcPr>
            <w:tcW w:w="8184" w:type="dxa"/>
          </w:tcPr>
          <w:p w:rsidR="005B2869" w:rsidRPr="00BF273C" w:rsidRDefault="005B2869" w:rsidP="005B2869">
            <w:pPr>
              <w:rPr>
                <w:lang w:val="ru-RU"/>
              </w:rPr>
            </w:pPr>
            <w:r>
              <w:rPr>
                <w:lang w:val="ru-RU"/>
              </w:rPr>
              <w:t>Для МД модели, указывает, что МД модуль будет только расчитывать энергию когезии при изменении объема ячейки, без динамического МД расчета</w:t>
            </w:r>
          </w:p>
        </w:tc>
      </w:tr>
      <w:tr w:rsidR="005B2869" w:rsidRPr="009613FF" w:rsidTr="00F41410">
        <w:tc>
          <w:tcPr>
            <w:tcW w:w="1843" w:type="dxa"/>
            <w:vAlign w:val="center"/>
          </w:tcPr>
          <w:p w:rsidR="005B2869" w:rsidRDefault="005B2869" w:rsidP="000C0A53">
            <w:pPr>
              <w:ind w:firstLine="0"/>
              <w:jc w:val="center"/>
            </w:pPr>
            <w:r w:rsidRPr="0038458F">
              <w:t>print_XYZ</w:t>
            </w:r>
          </w:p>
        </w:tc>
        <w:tc>
          <w:tcPr>
            <w:tcW w:w="8184" w:type="dxa"/>
          </w:tcPr>
          <w:p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9613FF" w:rsidTr="00F41410">
        <w:tc>
          <w:tcPr>
            <w:tcW w:w="1843" w:type="dxa"/>
            <w:vAlign w:val="center"/>
          </w:tcPr>
          <w:p w:rsidR="005B2869" w:rsidRPr="0038458F" w:rsidRDefault="005B2869" w:rsidP="000C0A53">
            <w:pPr>
              <w:ind w:firstLine="0"/>
              <w:jc w:val="center"/>
              <w:rPr>
                <w:lang w:val="ru-RU"/>
              </w:rPr>
            </w:pPr>
            <w:r w:rsidRPr="0038458F">
              <w:rPr>
                <w:lang w:val="ru-RU"/>
              </w:rPr>
              <w:t>print_V_XYZ</w:t>
            </w:r>
          </w:p>
        </w:tc>
        <w:tc>
          <w:tcPr>
            <w:tcW w:w="8184" w:type="dxa"/>
          </w:tcPr>
          <w:p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9613FF" w:rsidTr="00F41410">
        <w:tc>
          <w:tcPr>
            <w:tcW w:w="1843" w:type="dxa"/>
            <w:vAlign w:val="center"/>
          </w:tcPr>
          <w:p w:rsidR="002438BB" w:rsidRPr="0038458F" w:rsidRDefault="002438BB" w:rsidP="000C0A53">
            <w:pPr>
              <w:ind w:firstLine="0"/>
              <w:jc w:val="center"/>
              <w:rPr>
                <w:lang w:val="ru-RU"/>
              </w:rPr>
            </w:pPr>
            <w:r w:rsidRPr="002438BB">
              <w:rPr>
                <w:lang w:val="ru-RU"/>
              </w:rPr>
              <w:t>print_MC_MD_energy</w:t>
            </w:r>
          </w:p>
        </w:tc>
        <w:tc>
          <w:tcPr>
            <w:tcW w:w="8184" w:type="dxa"/>
          </w:tcPr>
          <w:p w:rsidR="002438BB" w:rsidRDefault="002438BB" w:rsidP="005B2869">
            <w:pPr>
              <w:rPr>
                <w:lang w:val="ru-RU"/>
              </w:rPr>
            </w:pPr>
            <w:r>
              <w:rPr>
                <w:lang w:val="ru-RU"/>
              </w:rPr>
              <w:t>Вывод энергии передаваемой из МК в МД</w:t>
            </w:r>
          </w:p>
        </w:tc>
      </w:tr>
      <w:tr w:rsidR="003C2A42" w:rsidRPr="009613FF" w:rsidTr="00F41410">
        <w:tc>
          <w:tcPr>
            <w:tcW w:w="1843" w:type="dxa"/>
            <w:vAlign w:val="center"/>
          </w:tcPr>
          <w:p w:rsidR="003C2A42" w:rsidRPr="002438BB" w:rsidRDefault="003C2A42" w:rsidP="000C0A53">
            <w:pPr>
              <w:ind w:firstLine="0"/>
              <w:jc w:val="center"/>
              <w:rPr>
                <w:lang w:val="ru-RU"/>
              </w:rPr>
            </w:pPr>
            <w:r w:rsidRPr="003C2A42">
              <w:rPr>
                <w:lang w:val="ru-RU"/>
              </w:rPr>
              <w:t>print_LAMMPS</w:t>
            </w:r>
          </w:p>
        </w:tc>
        <w:tc>
          <w:tcPr>
            <w:tcW w:w="8184" w:type="dxa"/>
          </w:tcPr>
          <w:p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Pr>
                <w:rStyle w:val="FootnoteReference"/>
              </w:rPr>
              <w:footnoteReference w:id="18"/>
            </w:r>
          </w:p>
        </w:tc>
      </w:tr>
    </w:tbl>
    <w:p w:rsidR="005E4D02" w:rsidRDefault="005E4D02" w:rsidP="00F87CE8">
      <w:pPr>
        <w:rPr>
          <w:lang w:val="ru-RU"/>
        </w:rPr>
      </w:pPr>
    </w:p>
    <w:p w:rsidR="003C2A42" w:rsidRDefault="003C2A42" w:rsidP="003C2A42">
      <w:pPr>
        <w:rPr>
          <w:lang w:val="ru-RU"/>
        </w:rPr>
      </w:pPr>
      <w:r>
        <w:rPr>
          <w:lang w:val="ru-RU"/>
        </w:rPr>
        <w:br/>
      </w:r>
    </w:p>
    <w:p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идиницам, которые используются в ТРЕКИС-4.</w:t>
      </w:r>
    </w:p>
    <w:p w:rsidR="00F06205" w:rsidRDefault="003E3AB0" w:rsidP="003C2A42">
      <w:pPr>
        <w:rPr>
          <w:lang w:val="ru-RU"/>
        </w:rPr>
      </w:pPr>
      <w:r>
        <w:rPr>
          <w:lang w:val="ru-RU"/>
        </w:rPr>
        <w:lastRenderedPageBreak/>
        <w:t>Тип</w:t>
      </w:r>
      <w:r w:rsidRPr="003E3AB0">
        <w:rPr>
          <w:lang w:val="ru-RU"/>
        </w:rPr>
        <w:t xml:space="preserve"> </w:t>
      </w:r>
      <w:r>
        <w:rPr>
          <w:lang w:val="ru-RU"/>
        </w:rPr>
        <w:t>сетки</w:t>
      </w:r>
      <w:r w:rsidRPr="003E3AB0">
        <w:rPr>
          <w:lang w:val="ru-RU"/>
        </w:rPr>
        <w:t xml:space="preserve"> </w:t>
      </w:r>
      <w:r>
        <w:rPr>
          <w:lang w:val="ru-RU"/>
        </w:rPr>
        <w:t xml:space="preserve">– логорифмическая,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rsidR="003E3AB0" w:rsidRDefault="003E3AB0" w:rsidP="00F87CE8">
      <w:pPr>
        <w:rPr>
          <w:lang w:val="ru-RU"/>
        </w:rPr>
      </w:pPr>
      <w:r>
        <w:rPr>
          <w:lang w:val="ru-RU"/>
        </w:rPr>
        <w:t>Начало, конец, и шаг по сетке должны быть указаны в соответсвии с единицами, для которых задана сетка: энергия – в эВ, длина в А, угол в радианах.</w:t>
      </w:r>
    </w:p>
    <w:p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не готово – пока что можно только выводить распределения по энергии и по радиусу в циллиндрических координатах</w:t>
      </w:r>
      <w:r>
        <w:rPr>
          <w:lang w:val="ru-RU"/>
        </w:rPr>
        <w:t xml:space="preserve">). Но только одну сетку на одну ось, т.е. нельзя, например, вывести одноверменно данные по радиусу с двумя разными сетками – на это потребуются два </w:t>
      </w:r>
      <w:r w:rsidR="0095107F">
        <w:rPr>
          <w:lang w:val="ru-RU"/>
        </w:rPr>
        <w:t>расчета</w:t>
      </w:r>
      <w:r>
        <w:rPr>
          <w:lang w:val="ru-RU"/>
        </w:rPr>
        <w:t>.</w:t>
      </w:r>
    </w:p>
    <w:p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вниманение,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rsidR="00AA5F86" w:rsidRDefault="00AA5F86" w:rsidP="00F87CE8">
      <w:pPr>
        <w:rPr>
          <w:lang w:val="ru-RU"/>
        </w:rPr>
      </w:pPr>
      <w:r>
        <w:rPr>
          <w:lang w:val="ru-RU"/>
        </w:rPr>
        <w:t xml:space="preserve">Например, вывод спектра на разной глубине дволь оси </w:t>
      </w:r>
      <w:r>
        <w:t>Z</w:t>
      </w:r>
      <w:r>
        <w:rPr>
          <w:lang w:val="ru-RU"/>
        </w:rPr>
        <w:t xml:space="preserve"> можно задать так:</w:t>
      </w:r>
    </w:p>
    <w:p w:rsidR="00DD268D" w:rsidRDefault="00DD268D" w:rsidP="00DD268D">
      <w:pPr>
        <w:spacing w:after="0" w:line="240" w:lineRule="auto"/>
      </w:pPr>
      <w:proofErr w:type="gramStart"/>
      <w:r>
        <w:t>Energy  !</w:t>
      </w:r>
      <w:proofErr w:type="gramEnd"/>
      <w:r>
        <w:t xml:space="preserve"> To print specta out</w:t>
      </w:r>
    </w:p>
    <w:p w:rsidR="00DD268D" w:rsidRDefault="00DD268D" w:rsidP="00DD268D">
      <w:pPr>
        <w:spacing w:after="0" w:line="240" w:lineRule="auto"/>
      </w:pPr>
      <w:r>
        <w:t xml:space="preserve">T           ! </w:t>
      </w:r>
      <w:proofErr w:type="gramStart"/>
      <w:r>
        <w:t>use</w:t>
      </w:r>
      <w:proofErr w:type="gramEnd"/>
      <w:r>
        <w:t xml:space="preserve"> logscale (T=true, F=false)</w:t>
      </w:r>
    </w:p>
    <w:p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w:t>
      </w:r>
      <w:proofErr w:type="gramStart"/>
      <w:r>
        <w:t>Step</w:t>
      </w:r>
      <w:proofErr w:type="gramEnd"/>
      <w:r>
        <w:t xml:space="preserve"> coeff</w:t>
      </w:r>
    </w:p>
    <w:p w:rsidR="00AA5F86" w:rsidRPr="00AA5F86" w:rsidRDefault="00AA5F86" w:rsidP="00DD268D">
      <w:pPr>
        <w:spacing w:after="0" w:line="240" w:lineRule="auto"/>
        <w:ind w:left="284" w:firstLine="0"/>
      </w:pPr>
      <w:r w:rsidRPr="00AA5F86">
        <w:t>Spectra_Z   ! To print specta out</w:t>
      </w:r>
    </w:p>
    <w:p w:rsidR="00AA5F86" w:rsidRPr="00AA5F86" w:rsidRDefault="00AA5F86" w:rsidP="00DD268D">
      <w:pPr>
        <w:spacing w:after="0" w:line="240" w:lineRule="auto"/>
      </w:pPr>
      <w:r w:rsidRPr="00AA5F86">
        <w:t xml:space="preserve">F                ! </w:t>
      </w:r>
      <w:proofErr w:type="gramStart"/>
      <w:r w:rsidRPr="00AA5F86">
        <w:t>use</w:t>
      </w:r>
      <w:proofErr w:type="gramEnd"/>
      <w:r w:rsidRPr="00AA5F86">
        <w:t xml:space="preserve"> logscale (T=true, F=false)</w:t>
      </w:r>
    </w:p>
    <w:p w:rsidR="00AA5F86" w:rsidRDefault="00AA5F86" w:rsidP="00DD268D">
      <w:pPr>
        <w:spacing w:after="0" w:line="240" w:lineRule="auto"/>
      </w:pPr>
      <w:r w:rsidRPr="00AA5F86">
        <w:t xml:space="preserve">-1.0d3   </w:t>
      </w:r>
      <w:proofErr w:type="gramStart"/>
      <w:r w:rsidRPr="00AA5F86">
        <w:t>1.0d3  1.0d3</w:t>
      </w:r>
      <w:proofErr w:type="gramEnd"/>
      <w:r w:rsidRPr="00AA5F86">
        <w:t xml:space="preserve">           ! Start grid, End grid, </w:t>
      </w:r>
      <w:proofErr w:type="gramStart"/>
      <w:r w:rsidRPr="00AA5F86">
        <w:t>Step</w:t>
      </w:r>
      <w:proofErr w:type="gramEnd"/>
      <w:r w:rsidRPr="00AA5F86">
        <w:t xml:space="preserve"> coeff</w:t>
      </w:r>
    </w:p>
    <w:p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rsidR="001B4117" w:rsidRPr="005B2410" w:rsidRDefault="001B4117" w:rsidP="001B4117">
      <w:pPr>
        <w:pStyle w:val="ListParagraph"/>
        <w:rPr>
          <w:lang w:val="ru-RU"/>
        </w:rPr>
      </w:pPr>
      <w:r w:rsidRPr="005B2410">
        <w:rPr>
          <w:lang w:val="ru-RU"/>
        </w:rPr>
        <w:t>А) Маркер вывода данных</w:t>
      </w:r>
    </w:p>
    <w:p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rsidR="001B4117" w:rsidRPr="001B4117" w:rsidRDefault="001B4117" w:rsidP="001B4117">
      <w:pPr>
        <w:spacing w:after="0"/>
        <w:rPr>
          <w:color w:val="FF0000"/>
          <w:lang w:val="ru-RU"/>
        </w:rPr>
      </w:pPr>
    </w:p>
    <w:p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rsidR="00125CEF" w:rsidRPr="0023575C" w:rsidRDefault="00125CEF" w:rsidP="00F87CE8">
      <w:pPr>
        <w:rPr>
          <w:lang w:val="ru-RU"/>
        </w:rPr>
      </w:pPr>
    </w:p>
    <w:p w:rsidR="005058A2" w:rsidRPr="00CB3AA2" w:rsidRDefault="005058A2" w:rsidP="00C831AC">
      <w:pPr>
        <w:pStyle w:val="Heading1"/>
        <w:numPr>
          <w:ilvl w:val="0"/>
          <w:numId w:val="12"/>
        </w:numPr>
        <w:rPr>
          <w:lang w:val="ru-RU"/>
        </w:rPr>
      </w:pPr>
      <w:bookmarkStart w:id="48" w:name="_Toc93747230"/>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8"/>
      <w:r w:rsidRPr="00CB3AA2">
        <w:rPr>
          <w:lang w:val="ru-RU"/>
        </w:rPr>
        <w:t xml:space="preserve"> </w:t>
      </w:r>
    </w:p>
    <w:p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9613FF" w:rsidTr="005546C9">
        <w:tc>
          <w:tcPr>
            <w:tcW w:w="1838" w:type="dxa"/>
          </w:tcPr>
          <w:p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9613FF" w:rsidTr="005546C9">
        <w:tc>
          <w:tcPr>
            <w:tcW w:w="1838" w:type="dxa"/>
          </w:tcPr>
          <w:p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9613FF" w:rsidTr="005546C9">
        <w:tc>
          <w:tcPr>
            <w:tcW w:w="1838" w:type="dxa"/>
          </w:tcPr>
          <w:p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9613FF" w:rsidTr="005546C9">
        <w:tc>
          <w:tcPr>
            <w:tcW w:w="1838" w:type="dxa"/>
          </w:tcPr>
          <w:p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rsidR="00F70473" w:rsidRPr="00CB3AA2" w:rsidRDefault="00F70473" w:rsidP="00C831AC">
      <w:pPr>
        <w:pStyle w:val="Heading1"/>
        <w:numPr>
          <w:ilvl w:val="0"/>
          <w:numId w:val="12"/>
        </w:numPr>
      </w:pPr>
      <w:bookmarkStart w:id="49" w:name="_Toc93747231"/>
      <w:r w:rsidRPr="00CB3AA2">
        <w:t>Выходные данные</w:t>
      </w:r>
      <w:r w:rsidR="00CB3AA2">
        <w:t>: OUTPUT</w:t>
      </w:r>
      <w:bookmarkEnd w:id="49"/>
    </w:p>
    <w:p w:rsidR="001D4323" w:rsidRDefault="00F70473" w:rsidP="00F87CE8">
      <w:pPr>
        <w:rPr>
          <w:lang w:val="ru-RU"/>
        </w:rPr>
      </w:pPr>
      <w:r w:rsidRPr="00F70473">
        <w:rPr>
          <w:lang w:val="ru-RU"/>
        </w:rPr>
        <w:t xml:space="preserve">Папка с выходными данными называется </w:t>
      </w:r>
    </w:p>
    <w:p w:rsidR="00F70473" w:rsidRPr="00A03F72" w:rsidRDefault="00F70473" w:rsidP="00F87CE8">
      <w:pPr>
        <w:rPr>
          <w:color w:val="1F497D" w:themeColor="text2"/>
        </w:rPr>
      </w:pPr>
      <w:r w:rsidRPr="00A03F72">
        <w:rPr>
          <w:color w:val="1F497D" w:themeColor="text2"/>
        </w:rPr>
        <w:t>OUTPUT</w:t>
      </w:r>
      <w:proofErr w:type="gramStart"/>
      <w:r w:rsidRPr="00A03F72">
        <w:rPr>
          <w:color w:val="1F497D" w:themeColor="text2"/>
        </w:rPr>
        <w:t>_[</w:t>
      </w:r>
      <w:proofErr w:type="gramEnd"/>
      <w:r w:rsidRPr="00A03F72">
        <w:rPr>
          <w:color w:val="1F497D" w:themeColor="text2"/>
        </w:rPr>
        <w:t>target]_[particle]_[energy]_[number of bunches]</w:t>
      </w:r>
    </w:p>
    <w:p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rsidR="00F70473" w:rsidRPr="004A27F9" w:rsidRDefault="00F70473" w:rsidP="00F87CE8">
      <w:r>
        <w:rPr>
          <w:lang w:val="ru-RU"/>
        </w:rPr>
        <w:t>Например</w:t>
      </w:r>
      <w:r w:rsidRPr="004A27F9">
        <w:t>:</w:t>
      </w:r>
    </w:p>
    <w:p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rsidR="00F70473" w:rsidRPr="00921F3E" w:rsidRDefault="00F70473" w:rsidP="00F87CE8">
      <w:r w:rsidRPr="00F70473">
        <w:rPr>
          <w:lang w:val="ru-RU"/>
        </w:rPr>
        <w:lastRenderedPageBreak/>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rsidR="001D4323" w:rsidRDefault="00E32689" w:rsidP="00F87CE8">
      <w:pPr>
        <w:rPr>
          <w:lang w:val="ru-RU"/>
        </w:rPr>
      </w:pPr>
      <w:r>
        <w:rPr>
          <w:lang w:val="ru-RU"/>
        </w:rPr>
        <w:t>В папку с выходными данными запишутся следующие файлы:</w:t>
      </w:r>
    </w:p>
    <w:p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r w:rsidR="005A0F05">
        <w:t>etc</w:t>
      </w:r>
      <w:r w:rsidR="005A0F05" w:rsidRPr="00AD213D">
        <w:rPr>
          <w:lang w:val="ru-RU"/>
        </w:rPr>
        <w:t>.</w:t>
      </w:r>
    </w:p>
    <w:p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проблегов (или </w:t>
      </w:r>
      <w:r>
        <w:t>ranges</w:t>
      </w:r>
      <w:r>
        <w:rPr>
          <w:lang w:val="ru-RU"/>
        </w:rPr>
        <w:t>) для каких оболочек.</w:t>
      </w:r>
    </w:p>
    <w:p w:rsidR="00766881" w:rsidRDefault="00766881" w:rsidP="00F87CE8">
      <w:pPr>
        <w:rPr>
          <w:lang w:val="ru-RU"/>
        </w:rPr>
      </w:pPr>
      <w:r>
        <w:rPr>
          <w:lang w:val="ru-RU"/>
        </w:rPr>
        <w:t xml:space="preserve">Так же код создаёт скрипты для </w:t>
      </w:r>
      <w:r>
        <w:t>gnuplot</w:t>
      </w:r>
      <w:r w:rsidRPr="004A27F9">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rsidR="00113105" w:rsidRDefault="004A51E1" w:rsidP="00F87CE8">
      <w:pPr>
        <w:rPr>
          <w:lang w:val="ru-RU"/>
        </w:rPr>
      </w:pPr>
      <w:r>
        <w:rPr>
          <w:color w:val="1F497D" w:themeColor="text2"/>
          <w:lang w:val="ru-RU"/>
        </w:rPr>
        <w:lastRenderedPageBreak/>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rsidR="00DE086F" w:rsidRPr="00DA777A" w:rsidRDefault="00DE086F" w:rsidP="00F87CE8">
      <w:r w:rsidRPr="00DE086F">
        <w:t>Time</w:t>
      </w:r>
      <w:r w:rsidRPr="00DA777A">
        <w:t xml:space="preserve"> (</w:t>
      </w:r>
      <w:r>
        <w:rPr>
          <w:lang w:val="ru-RU"/>
        </w:rPr>
        <w:t>фс</w:t>
      </w:r>
      <w:r w:rsidRPr="00DA777A">
        <w:t xml:space="preserve">)   </w:t>
      </w:r>
      <w:r w:rsidRPr="00DE086F">
        <w:t>Nph</w:t>
      </w:r>
      <w:r w:rsidRPr="00DA777A">
        <w:t xml:space="preserve"> </w:t>
      </w:r>
      <w:r w:rsidRPr="00DE086F">
        <w:t>Ne</w:t>
      </w:r>
      <w:r w:rsidRPr="00DA777A">
        <w:t xml:space="preserve"> </w:t>
      </w:r>
      <w:proofErr w:type="gramStart"/>
      <w:r w:rsidRPr="00DE086F">
        <w:t>Nh</w:t>
      </w:r>
      <w:r w:rsidRPr="00DA777A">
        <w:t xml:space="preserve">  </w:t>
      </w:r>
      <w:r w:rsidRPr="00DE086F">
        <w:t>Np</w:t>
      </w:r>
      <w:proofErr w:type="gramEnd"/>
      <w:r w:rsidRPr="00DA777A">
        <w:t xml:space="preserve">  </w:t>
      </w:r>
      <w:r w:rsidRPr="00DE086F">
        <w:t>Eph</w:t>
      </w:r>
      <w:r w:rsidRPr="00DA777A">
        <w:t xml:space="preserve"> </w:t>
      </w:r>
      <w:r w:rsidRPr="00DE086F">
        <w:t>Ee</w:t>
      </w:r>
      <w:r w:rsidRPr="00DA777A">
        <w:t xml:space="preserve">  </w:t>
      </w:r>
      <w:r w:rsidRPr="00DE086F">
        <w:t>Eh</w:t>
      </w:r>
      <w:r w:rsidRPr="00DA777A">
        <w:t>_</w:t>
      </w:r>
      <w:r w:rsidRPr="00DE086F">
        <w:t>kin</w:t>
      </w:r>
      <w:r w:rsidRPr="00DA777A">
        <w:t xml:space="preserve">  </w:t>
      </w:r>
      <w:r w:rsidRPr="00DE086F">
        <w:t>Eh</w:t>
      </w:r>
      <w:r w:rsidRPr="00DA777A">
        <w:t>_</w:t>
      </w:r>
      <w:r w:rsidRPr="00DE086F">
        <w:t>pot</w:t>
      </w:r>
      <w:r w:rsidRPr="00DA777A">
        <w:t xml:space="preserve">  </w:t>
      </w:r>
      <w:r w:rsidRPr="00DE086F">
        <w:t>Ep</w:t>
      </w:r>
      <w:r w:rsidRPr="00DA777A">
        <w:t xml:space="preserve">  </w:t>
      </w:r>
      <w:r w:rsidRPr="00DE086F">
        <w:t>Eat</w:t>
      </w:r>
      <w:r w:rsidRPr="00DA777A">
        <w:t xml:space="preserve">  </w:t>
      </w:r>
      <w:r w:rsidRPr="00DE086F">
        <w:t>Etot</w:t>
      </w:r>
      <w:r w:rsidRPr="00DA777A">
        <w:t>,</w:t>
      </w:r>
    </w:p>
    <w:p w:rsidR="00DE086F" w:rsidRDefault="00DE086F" w:rsidP="00F87CE8">
      <w:pPr>
        <w:rPr>
          <w:lang w:val="ru-RU"/>
        </w:rPr>
      </w:pPr>
      <w:r>
        <w:rPr>
          <w:lang w:val="ru-RU"/>
        </w:rPr>
        <w:t xml:space="preserve">Где </w:t>
      </w:r>
    </w:p>
    <w:p w:rsidR="00DE086F" w:rsidRPr="00DE086F" w:rsidRDefault="00DE086F" w:rsidP="00F87CE8">
      <w:pPr>
        <w:rPr>
          <w:lang w:val="ru-RU"/>
        </w:rPr>
      </w:pPr>
      <w:r w:rsidRPr="00DE086F">
        <w:t>Time</w:t>
      </w:r>
      <w:r>
        <w:rPr>
          <w:lang w:val="ru-RU"/>
        </w:rPr>
        <w:t xml:space="preserve"> – время в фс</w:t>
      </w:r>
    </w:p>
    <w:p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rsidR="00DE086F" w:rsidRPr="00DE086F" w:rsidRDefault="00DE086F" w:rsidP="00F87CE8">
      <w:pPr>
        <w:rPr>
          <w:lang w:val="ru-RU"/>
        </w:rPr>
      </w:pPr>
      <w:proofErr w:type="gramStart"/>
      <w:r w:rsidRPr="00DE086F">
        <w:t>Nh</w:t>
      </w:r>
      <w:r w:rsidRPr="00DE086F">
        <w:rPr>
          <w:lang w:val="ru-RU"/>
        </w:rPr>
        <w:t xml:space="preserve">  </w:t>
      </w:r>
      <w:r>
        <w:rPr>
          <w:lang w:val="ru-RU"/>
        </w:rPr>
        <w:t>–</w:t>
      </w:r>
      <w:proofErr w:type="gramEnd"/>
      <w:r>
        <w:rPr>
          <w:lang w:val="ru-RU"/>
        </w:rPr>
        <w:t xml:space="preserve"> полное число дырок во всех оболоках.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rsidR="003A1CE1" w:rsidRDefault="00291A8B" w:rsidP="00F87CE8">
      <w:pPr>
        <w:rPr>
          <w:lang w:val="ru-RU"/>
        </w:rPr>
      </w:pPr>
      <w:r>
        <w:rPr>
          <w:lang w:val="ru-RU"/>
        </w:rPr>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proofErr w:type="gramStart"/>
      <w:r w:rsidR="005B090F" w:rsidRPr="005B090F">
        <w:rPr>
          <w:i/>
          <w:color w:val="1F497D" w:themeColor="text2"/>
        </w:rPr>
        <w:t>format</w:t>
      </w:r>
      <w:proofErr w:type="gramEnd"/>
      <w:r w:rsidR="005B090F" w:rsidRPr="005B090F">
        <w:rPr>
          <w:color w:val="1F497D" w:themeColor="text2"/>
          <w:lang w:val="ru-RU"/>
        </w:rPr>
        <w:t>]</w:t>
      </w:r>
      <w:r w:rsidR="005B090F">
        <w:rPr>
          <w:lang w:val="ru-RU"/>
        </w:rPr>
        <w:t>,</w:t>
      </w:r>
      <w:r>
        <w:rPr>
          <w:lang w:val="ru-RU"/>
        </w:rPr>
        <w:t xml:space="preserve"> где</w:t>
      </w:r>
    </w:p>
    <w:p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lastRenderedPageBreak/>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Фармат тот же, что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rsidR="0010444B" w:rsidRDefault="0010444B" w:rsidP="0010444B">
      <w:pPr>
        <w:rPr>
          <w:lang w:val="ru-RU"/>
        </w:rPr>
      </w:pPr>
      <w:r>
        <w:rPr>
          <w:lang w:val="ru-RU"/>
        </w:rPr>
        <w:t xml:space="preserve">Этот файл полезен для проверки созранения полной энергии при обмене энергией между МК и МД. Следующая величина должны сохраняться: </w:t>
      </w:r>
    </w:p>
    <w:p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rsidR="0010444B" w:rsidRPr="0010444B" w:rsidRDefault="0010444B" w:rsidP="0010444B">
      <w:pPr>
        <w:rPr>
          <w:lang w:val="ru-RU"/>
        </w:rPr>
      </w:pPr>
      <w:r>
        <w:rPr>
          <w:lang w:val="ru-RU"/>
        </w:rPr>
        <w:t xml:space="preserve"> </w:t>
      </w:r>
    </w:p>
    <w:p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rsidR="004262E5" w:rsidRDefault="009613FF" w:rsidP="00F87CE8">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1pt;height:262.65pt">
            <v:imagedata r:id="rId16" o:title="Origin"/>
          </v:shape>
        </w:pict>
      </w:r>
    </w:p>
    <w:p w:rsidR="004262E5" w:rsidRDefault="004262E5" w:rsidP="004262E5">
      <w:pPr>
        <w:pStyle w:val="Caption"/>
        <w:rPr>
          <w:lang w:val="ru-RU"/>
        </w:rPr>
      </w:pPr>
      <w:bookmarkStart w:id="50"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50"/>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rsidR="004262E5" w:rsidRPr="004262E5" w:rsidRDefault="004262E5" w:rsidP="004262E5">
      <w:pPr>
        <w:rPr>
          <w:lang w:val="ru-RU"/>
        </w:rPr>
      </w:pPr>
    </w:p>
    <w:p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 дволь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rsidR="00F32E2E" w:rsidRDefault="00F32E2E" w:rsidP="00F32E2E">
      <w:pPr>
        <w:rPr>
          <w:lang w:val="ru-RU"/>
        </w:rPr>
      </w:pPr>
      <w:r>
        <w:rPr>
          <w:lang w:val="ru-RU"/>
        </w:rPr>
        <w:t>Все файлы устроены по одному и тому же принципу, они содержат данные в следующем формате: Первые 2 строки – напоминание, что в колонках и в каких единицах. Тректья строка с комментарием – указание, в каких областях пространства выводится спектр.</w:t>
      </w:r>
    </w:p>
    <w:p w:rsidR="00F32E2E" w:rsidRDefault="00F32E2E" w:rsidP="00F32E2E">
      <w:pPr>
        <w:rPr>
          <w:lang w:val="ru-RU"/>
        </w:rPr>
      </w:pPr>
      <w:r>
        <w:rPr>
          <w:lang w:val="ru-RU"/>
        </w:rPr>
        <w:t>Несколько колонок со следующим содержанием:</w:t>
      </w:r>
    </w:p>
    <w:p w:rsidR="00F32E2E" w:rsidRDefault="00F32E2E" w:rsidP="00F32E2E">
      <w:pPr>
        <w:rPr>
          <w:lang w:val="ru-RU"/>
        </w:rPr>
      </w:pPr>
      <w:r>
        <w:rPr>
          <w:lang w:val="ru-RU"/>
        </w:rPr>
        <w:t xml:space="preserve">Первая: Время в </w:t>
      </w:r>
      <w:r>
        <w:t>fs</w:t>
      </w:r>
      <w:r>
        <w:rPr>
          <w:lang w:val="ru-RU"/>
        </w:rPr>
        <w:t xml:space="preserve">, </w:t>
      </w:r>
    </w:p>
    <w:p w:rsidR="00F32E2E" w:rsidRDefault="00F32E2E" w:rsidP="00F32E2E">
      <w:pPr>
        <w:rPr>
          <w:lang w:val="ru-RU"/>
        </w:rPr>
      </w:pPr>
      <w:r>
        <w:rPr>
          <w:lang w:val="ru-RU"/>
        </w:rPr>
        <w:t xml:space="preserve">Вторая: Сетка по энергии в </w:t>
      </w:r>
      <w:r>
        <w:t>eV</w:t>
      </w:r>
      <w:r>
        <w:rPr>
          <w:lang w:val="ru-RU"/>
        </w:rPr>
        <w:t xml:space="preserve">, </w:t>
      </w:r>
    </w:p>
    <w:p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w:t>
      </w:r>
      <w:proofErr w:type="gramStart"/>
      <w:r w:rsidR="00337C14" w:rsidRPr="003D2559">
        <w:rPr>
          <w:color w:val="1F497D" w:themeColor="text2"/>
        </w:rPr>
        <w:t>_[</w:t>
      </w:r>
      <w:proofErr w:type="gramEnd"/>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rsidR="00CB3AA2" w:rsidRDefault="00B912B2" w:rsidP="00F87CE8">
      <w:pPr>
        <w:rPr>
          <w:lang w:val="ru-RU"/>
        </w:rPr>
      </w:pPr>
      <w:r>
        <w:rPr>
          <w:lang w:val="ru-RU"/>
        </w:rPr>
        <w:t xml:space="preserve">Фармат этих файлов тот же, что и для спектров, только распределение выдается по координатной оси в </w:t>
      </w:r>
      <w:r>
        <w:t>A</w:t>
      </w:r>
      <w:r>
        <w:rPr>
          <w:lang w:val="ru-RU"/>
        </w:rPr>
        <w:t xml:space="preserve">, плотности частиц выводятся в </w:t>
      </w:r>
      <w:r w:rsidRPr="00B912B2">
        <w:rPr>
          <w:lang w:val="ru-RU"/>
        </w:rPr>
        <w:t>1/</w:t>
      </w:r>
      <w:r>
        <w:t>A</w:t>
      </w:r>
      <w:r w:rsidRPr="00B912B2">
        <w:rPr>
          <w:vertAlign w:val="superscript"/>
          <w:lang w:val="ru-RU"/>
        </w:rPr>
        <w:t>3</w:t>
      </w:r>
      <w:r>
        <w:rPr>
          <w:lang w:val="ru-RU"/>
        </w:rPr>
        <w:t>, а плотно</w:t>
      </w:r>
      <w:r w:rsidR="00E5575D">
        <w:rPr>
          <w:lang w:val="ru-RU"/>
        </w:rPr>
        <w:t>с</w:t>
      </w:r>
      <w:r>
        <w:rPr>
          <w:lang w:val="ru-RU"/>
        </w:rPr>
        <w:t xml:space="preserve">ти энергии в </w:t>
      </w:r>
      <w:r>
        <w:t>eV</w:t>
      </w:r>
      <w:r w:rsidRPr="00B912B2">
        <w:rPr>
          <w:lang w:val="ru-RU"/>
        </w:rPr>
        <w:t>/</w:t>
      </w:r>
      <w:r>
        <w:t>A</w:t>
      </w:r>
      <w:r w:rsidRPr="00B912B2">
        <w:rPr>
          <w:vertAlign w:val="superscript"/>
          <w:lang w:val="ru-RU"/>
        </w:rPr>
        <w:t>3</w:t>
      </w:r>
      <w:r w:rsidRPr="00B912B2">
        <w:rPr>
          <w:lang w:val="ru-RU"/>
        </w:rPr>
        <w:t>.</w:t>
      </w:r>
    </w:p>
    <w:p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rsidR="00B54B88" w:rsidRPr="00A74106" w:rsidRDefault="00B54B88" w:rsidP="001A69A7">
      <w:pPr>
        <w:rPr>
          <w:lang w:val="ru-RU"/>
        </w:rPr>
      </w:pPr>
    </w:p>
    <w:p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proofErr w:type="gramStart"/>
      <w:r w:rsidR="00955551" w:rsidRPr="00955551">
        <w:rPr>
          <w:i/>
          <w:color w:val="1F497D" w:themeColor="text2"/>
        </w:rPr>
        <w:t>ext</w:t>
      </w:r>
      <w:proofErr w:type="gramEnd"/>
      <w:r w:rsidR="00955551" w:rsidRPr="00955551">
        <w:rPr>
          <w:color w:val="1F497D" w:themeColor="text2"/>
          <w:lang w:val="ru-RU"/>
        </w:rPr>
        <w:t>].</w:t>
      </w:r>
    </w:p>
    <w:p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rsidR="00955551" w:rsidRPr="00FA5356" w:rsidRDefault="00955551" w:rsidP="001A69A7">
      <w:pPr>
        <w:rPr>
          <w:lang w:val="ru-RU"/>
        </w:rPr>
      </w:pPr>
      <w:r w:rsidRPr="00955551">
        <w:rPr>
          <w:color w:val="1F497D" w:themeColor="text2"/>
          <w:lang w:val="ru-RU"/>
        </w:rPr>
        <w:t>OUTPUT_MD_cohesive_energy.txt</w:t>
      </w:r>
    </w:p>
    <w:p w:rsidR="00955551" w:rsidRDefault="00955551" w:rsidP="001A69A7">
      <w:pPr>
        <w:rPr>
          <w:lang w:val="ru-RU"/>
        </w:rPr>
      </w:pPr>
      <w:r>
        <w:rPr>
          <w:lang w:val="ru-RU"/>
        </w:rPr>
        <w:t>Содержащий в себе следующую информацию:</w:t>
      </w:r>
    </w:p>
    <w:p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rsidR="00955551" w:rsidRPr="00955551" w:rsidRDefault="00955551" w:rsidP="00E37658">
      <w:pPr>
        <w:spacing w:after="0" w:line="240" w:lineRule="auto"/>
        <w:rPr>
          <w:lang w:val="ru-RU"/>
        </w:rPr>
      </w:pPr>
      <w:r>
        <w:rPr>
          <w:lang w:val="ru-RU"/>
        </w:rPr>
        <w:t xml:space="preserve">Треться: Полная энергия в системе </w:t>
      </w:r>
      <w:r w:rsidRPr="00955551">
        <w:rPr>
          <w:lang w:val="ru-RU"/>
        </w:rPr>
        <w:t>[</w:t>
      </w:r>
      <w:r w:rsidRPr="00955551">
        <w:t>eV</w:t>
      </w:r>
      <w:r w:rsidRPr="00955551">
        <w:rPr>
          <w:lang w:val="ru-RU"/>
        </w:rPr>
        <w:t>/</w:t>
      </w:r>
      <w:r w:rsidRPr="00955551">
        <w:t>atom</w:t>
      </w:r>
      <w:r w:rsidRPr="00955551">
        <w:rPr>
          <w:lang w:val="ru-RU"/>
        </w:rPr>
        <w:t>]</w:t>
      </w:r>
    </w:p>
    <w:p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rsidR="0040278D" w:rsidRDefault="0040278D" w:rsidP="00955551">
      <w:pPr>
        <w:rPr>
          <w:lang w:val="ru-RU"/>
        </w:rPr>
      </w:pPr>
      <w:r>
        <w:rPr>
          <w:lang w:val="ru-RU"/>
        </w:rPr>
        <w:t>В нормальном МД расчете всегда создаются файлы:</w:t>
      </w:r>
    </w:p>
    <w:p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rsidR="0040278D" w:rsidRDefault="0040278D" w:rsidP="00827902">
      <w:pPr>
        <w:pStyle w:val="ListParagraph"/>
        <w:numPr>
          <w:ilvl w:val="0"/>
          <w:numId w:val="39"/>
        </w:numPr>
      </w:pPr>
      <w:r>
        <w:rPr>
          <w:lang w:val="ru-RU"/>
        </w:rPr>
        <w:t xml:space="preserve">Время </w:t>
      </w:r>
      <w:r>
        <w:t>[fs]</w:t>
      </w:r>
      <w:r w:rsidRPr="0040278D">
        <w:t xml:space="preserve"> </w:t>
      </w:r>
    </w:p>
    <w:p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AF4DB3" w:rsidRPr="005F74F9">
        <w:rPr>
          <w:lang w:val="ru-RU"/>
        </w:rPr>
        <w:t>поглащения</w:t>
      </w:r>
      <w:r>
        <w:rPr>
          <w:lang w:val="ru-RU"/>
        </w:rPr>
        <w:t xml:space="preserve"> давления</w:t>
      </w:r>
      <w:r w:rsidR="00D707E2">
        <w:rPr>
          <w:lang w:val="ru-RU"/>
        </w:rPr>
        <w:t>, и передачи энергии из МК</w:t>
      </w:r>
    </w:p>
    <w:p w:rsidR="0040278D" w:rsidRPr="00AF4DB3" w:rsidRDefault="0040278D" w:rsidP="00955551">
      <w:pPr>
        <w:rPr>
          <w:color w:val="1F497D" w:themeColor="text2"/>
          <w:lang w:val="ru-RU"/>
        </w:rPr>
      </w:pPr>
    </w:p>
    <w:p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rsidR="0040278D" w:rsidRDefault="0040278D" w:rsidP="00827902">
      <w:pPr>
        <w:pStyle w:val="ListParagraph"/>
        <w:numPr>
          <w:ilvl w:val="0"/>
          <w:numId w:val="40"/>
        </w:numPr>
      </w:pPr>
      <w:r>
        <w:rPr>
          <w:lang w:val="ru-RU"/>
        </w:rPr>
        <w:t>Время</w:t>
      </w:r>
      <w:r w:rsidRPr="0040278D">
        <w:t xml:space="preserve"> </w:t>
      </w:r>
      <w:r>
        <w:t>[fs]</w:t>
      </w:r>
    </w:p>
    <w:p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rsidR="0040278D" w:rsidRPr="00356972" w:rsidRDefault="0040278D" w:rsidP="0040278D">
      <w:pPr>
        <w:pStyle w:val="ListParagraph"/>
        <w:ind w:left="644" w:firstLine="0"/>
        <w:rPr>
          <w:lang w:val="ru-RU"/>
        </w:rPr>
      </w:pPr>
    </w:p>
    <w:p w:rsidR="0040278D" w:rsidRPr="006D6F58" w:rsidRDefault="0040278D" w:rsidP="0040278D">
      <w:pPr>
        <w:rPr>
          <w:lang w:val="ru-RU"/>
        </w:rPr>
      </w:pPr>
      <w:r>
        <w:rPr>
          <w:lang w:val="ru-RU"/>
        </w:rPr>
        <w:lastRenderedPageBreak/>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4A27F9">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rsidR="00DA5962" w:rsidRDefault="00DA5962" w:rsidP="0040278D">
      <w:pPr>
        <w:rPr>
          <w:lang w:val="ru-RU"/>
        </w:rPr>
      </w:pPr>
      <w:r>
        <w:rPr>
          <w:lang w:val="ru-RU"/>
        </w:rPr>
        <w:t>В этом файле следующие колонки:</w:t>
      </w:r>
    </w:p>
    <w:p w:rsidR="00DA5962" w:rsidRDefault="00DA5962" w:rsidP="00827902">
      <w:pPr>
        <w:pStyle w:val="ListParagraph"/>
        <w:numPr>
          <w:ilvl w:val="0"/>
          <w:numId w:val="41"/>
        </w:numPr>
        <w:rPr>
          <w:lang w:val="ru-RU"/>
        </w:rPr>
      </w:pPr>
      <w:r>
        <w:rPr>
          <w:lang w:val="ru-RU"/>
        </w:rPr>
        <w:t>Время (фс)</w:t>
      </w:r>
    </w:p>
    <w:p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циллиндрических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циллиндрических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циллиндрических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создраняться,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rsidR="00DA5962" w:rsidRPr="00A74106" w:rsidRDefault="00553CD4" w:rsidP="0040278D">
      <w:pPr>
        <w:rPr>
          <w:lang w:val="ru-RU"/>
        </w:rPr>
      </w:pPr>
      <w:r>
        <w:rPr>
          <w:lang w:val="ru-RU"/>
        </w:rPr>
        <w:lastRenderedPageBreak/>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rsidR="00553CD4" w:rsidRPr="00DA5962" w:rsidRDefault="00553CD4" w:rsidP="0040278D">
      <w:pPr>
        <w:rPr>
          <w:lang w:val="ru-RU"/>
        </w:rPr>
      </w:pPr>
    </w:p>
    <w:p w:rsidR="00E32689" w:rsidRDefault="003A7A3C" w:rsidP="00C831AC">
      <w:pPr>
        <w:pStyle w:val="Heading1"/>
        <w:numPr>
          <w:ilvl w:val="0"/>
          <w:numId w:val="12"/>
        </w:numPr>
      </w:pPr>
      <w:bookmarkStart w:id="51" w:name="_Toc93747232"/>
      <w:r w:rsidRPr="00F61930">
        <w:t>References</w:t>
      </w:r>
      <w:bookmarkEnd w:id="51"/>
    </w:p>
    <w:p w:rsidR="00FE021C" w:rsidRPr="00FE021C" w:rsidRDefault="00FE021C" w:rsidP="00F87CE8"/>
    <w:p w:rsidR="00B400D4" w:rsidRPr="00B400D4" w:rsidRDefault="00337080" w:rsidP="00B400D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B400D4" w:rsidRPr="00B400D4">
        <w:rPr>
          <w:noProof/>
        </w:rPr>
        <w:t>[1]</w:t>
      </w:r>
      <w:r w:rsidR="00B400D4" w:rsidRPr="00B400D4">
        <w:rPr>
          <w:noProof/>
        </w:rPr>
        <w:tab/>
        <w:t xml:space="preserve">N. A. Medvedev, R. A. Rymzhanov, and A. E. Volkov, J. Phys. D. Appl. Phys. </w:t>
      </w:r>
      <w:r w:rsidR="00B400D4" w:rsidRPr="00B400D4">
        <w:rPr>
          <w:b/>
          <w:bCs/>
          <w:noProof/>
        </w:rPr>
        <w:t>48</w:t>
      </w:r>
      <w:r w:rsidR="00B400D4" w:rsidRPr="00B400D4">
        <w:rPr>
          <w:noProof/>
        </w:rPr>
        <w:t>, 355303 (201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w:t>
      </w:r>
      <w:r w:rsidRPr="00B400D4">
        <w:rPr>
          <w:noProof/>
        </w:rPr>
        <w:tab/>
        <w:t xml:space="preserve">R. A. Rymzhanov, N. A. Medvedev, and A. E. Volkov, Nucl. Instruments Methods Phys. Res. Sect. B Beam Interact. with Mater. Atoms </w:t>
      </w:r>
      <w:r w:rsidRPr="00B400D4">
        <w:rPr>
          <w:b/>
          <w:bCs/>
          <w:noProof/>
        </w:rPr>
        <w:t>388</w:t>
      </w:r>
      <w:r w:rsidRPr="00B400D4">
        <w:rPr>
          <w:noProof/>
        </w:rPr>
        <w:t>, 41 (2016).</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3]</w:t>
      </w:r>
      <w:r w:rsidRPr="00B400D4">
        <w:rPr>
          <w:noProof/>
        </w:rPr>
        <w:tab/>
        <w:t xml:space="preserve">R. H. Ritchie and A. Howie, Philos. Mag. </w:t>
      </w:r>
      <w:r w:rsidRPr="00B400D4">
        <w:rPr>
          <w:b/>
          <w:bCs/>
          <w:noProof/>
        </w:rPr>
        <w:t>36</w:t>
      </w:r>
      <w:r w:rsidRPr="00B400D4">
        <w:rPr>
          <w:noProof/>
        </w:rPr>
        <w:t>, 463 (197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4]</w:t>
      </w:r>
      <w:r w:rsidRPr="00B400D4">
        <w:rPr>
          <w:noProof/>
        </w:rPr>
        <w:tab/>
        <w:t xml:space="preserve">R. Garcia-Molina, I. Abril, I. Kyriakou, and D. Emfietzoglou, Surf. Interface Anal. </w:t>
      </w:r>
      <w:r w:rsidRPr="00B400D4">
        <w:rPr>
          <w:b/>
          <w:bCs/>
          <w:noProof/>
        </w:rPr>
        <w:t>49</w:t>
      </w:r>
      <w:r w:rsidRPr="00B400D4">
        <w:rPr>
          <w:noProof/>
        </w:rPr>
        <w:t>, 11 (201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5]</w:t>
      </w:r>
      <w:r w:rsidRPr="00B400D4">
        <w:rPr>
          <w:noProof/>
        </w:rPr>
        <w:tab/>
        <w:t xml:space="preserve">N. Medvedev and A. E. Volkov, J. Phys. D. Appl. Phys. </w:t>
      </w:r>
      <w:r w:rsidRPr="00B400D4">
        <w:rPr>
          <w:b/>
          <w:bCs/>
          <w:noProof/>
        </w:rPr>
        <w:t>53</w:t>
      </w:r>
      <w:r w:rsidRPr="00B400D4">
        <w:rPr>
          <w:noProof/>
        </w:rPr>
        <w:t>, 235302 (2020).</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6]</w:t>
      </w:r>
      <w:r w:rsidRPr="00B400D4">
        <w:rPr>
          <w:noProof/>
        </w:rPr>
        <w:tab/>
        <w:t xml:space="preserve">A. V Solov’yov, </w:t>
      </w:r>
      <w:r w:rsidRPr="00B400D4">
        <w:rPr>
          <w:i/>
          <w:iCs/>
          <w:noProof/>
        </w:rPr>
        <w:t>Nanoscale Insights into Ion-Beam Cancer Therapy</w:t>
      </w:r>
      <w:r w:rsidRPr="00B400D4">
        <w:rPr>
          <w:noProof/>
        </w:rPr>
        <w:t>, 1st ed. (Springer International Publishing, Cham, 201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7]</w:t>
      </w:r>
      <w:r w:rsidRPr="00B400D4">
        <w:rPr>
          <w:noProof/>
        </w:rPr>
        <w:tab/>
        <w:t xml:space="preserve">Geant4 Collaboration, </w:t>
      </w:r>
      <w:r w:rsidRPr="00B400D4">
        <w:rPr>
          <w:i/>
          <w:iCs/>
          <w:noProof/>
        </w:rPr>
        <w:t>Geant4 A Simulation Toolkit: Physics Reference Manual</w:t>
      </w:r>
      <w:r w:rsidRPr="00B400D4">
        <w:rPr>
          <w:noProof/>
        </w:rPr>
        <w:t xml:space="preserve"> (201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8]</w:t>
      </w:r>
      <w:r w:rsidRPr="00B400D4">
        <w:rPr>
          <w:noProof/>
        </w:rPr>
        <w:tab/>
        <w:t xml:space="preserve">Y.-K. Kim, J. P. Santos, and F. Parente, Phys. Rev. A </w:t>
      </w:r>
      <w:r w:rsidRPr="00B400D4">
        <w:rPr>
          <w:b/>
          <w:bCs/>
          <w:noProof/>
        </w:rPr>
        <w:t>62</w:t>
      </w:r>
      <w:r w:rsidRPr="00B400D4">
        <w:rPr>
          <w:noProof/>
        </w:rPr>
        <w:t>, 52710 (2000).</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9]</w:t>
      </w:r>
      <w:r w:rsidRPr="00B400D4">
        <w:rPr>
          <w:noProof/>
        </w:rPr>
        <w:tab/>
        <w:t xml:space="preserve">T. M. Jenkins, W. R. Nelson, and A. Rindi, editors , </w:t>
      </w:r>
      <w:r w:rsidRPr="00B400D4">
        <w:rPr>
          <w:i/>
          <w:iCs/>
          <w:noProof/>
        </w:rPr>
        <w:t>Monte Carlo Transport of Electrons and Photons</w:t>
      </w:r>
      <w:r w:rsidRPr="00B400D4">
        <w:rPr>
          <w:noProof/>
        </w:rPr>
        <w:t xml:space="preserve"> (Springer US, Boston, MA, 1988).</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0]</w:t>
      </w:r>
      <w:r w:rsidRPr="00B400D4">
        <w:rPr>
          <w:noProof/>
        </w:rPr>
        <w:tab/>
        <w:t xml:space="preserve">A. Ferrari, P. R. Sala, A. Fassò, and J. Ranft, </w:t>
      </w:r>
      <w:r w:rsidRPr="00B400D4">
        <w:rPr>
          <w:i/>
          <w:iCs/>
          <w:noProof/>
        </w:rPr>
        <w:t>Fluka: A Multi-Particle Transport Code</w:t>
      </w:r>
      <w:r w:rsidRPr="00B400D4">
        <w:rPr>
          <w:noProof/>
        </w:rPr>
        <w:t xml:space="preserve"> (Geneva, 200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1]</w:t>
      </w:r>
      <w:r w:rsidRPr="00B400D4">
        <w:rPr>
          <w:noProof/>
        </w:rPr>
        <w:tab/>
        <w:t xml:space="preserve">D. E. Cullen, </w:t>
      </w:r>
      <w:r w:rsidRPr="00B400D4">
        <w:rPr>
          <w:i/>
          <w:iCs/>
          <w:noProof/>
        </w:rPr>
        <w:t>A Survey of Atomic Binding Energies for Use in EPICS2017</w:t>
      </w:r>
      <w:r w:rsidRPr="00B400D4">
        <w:rPr>
          <w:noProof/>
        </w:rPr>
        <w:t xml:space="preserve"> (Vienna, 2018).</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2]</w:t>
      </w:r>
      <w:r w:rsidRPr="00B400D4">
        <w:rPr>
          <w:noProof/>
        </w:rPr>
        <w:tab/>
        <w:t xml:space="preserve">F. Salvat and M. Fern, </w:t>
      </w:r>
      <w:r w:rsidRPr="00B400D4">
        <w:rPr>
          <w:i/>
          <w:iCs/>
          <w:noProof/>
        </w:rPr>
        <w:t>PENELOPE-2014 – A Code System for Monte Carlo Simulation of Electron and Photon Transport</w:t>
      </w:r>
      <w:r w:rsidRPr="00B400D4">
        <w:rPr>
          <w:noProof/>
        </w:rPr>
        <w:t>, 2015th ed. (NUCLEAR ENERGY AGENCY, Organisation for Economic Co-operation and Development, Barcelona, Spain, 201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3]</w:t>
      </w:r>
      <w:r w:rsidRPr="00B400D4">
        <w:rPr>
          <w:noProof/>
        </w:rPr>
        <w:tab/>
        <w:t xml:space="preserve">D. Bank, </w:t>
      </w:r>
      <w:r w:rsidRPr="00B400D4">
        <w:rPr>
          <w:i/>
          <w:iCs/>
          <w:noProof/>
        </w:rPr>
        <w:t>PENELOPE – A Code System for Monte Carlo Simulation of Electron and Photon Transport A Code System for Monte Carlo</w:t>
      </w:r>
      <w:r w:rsidRPr="00B400D4">
        <w:rPr>
          <w:noProof/>
        </w:rPr>
        <w:t xml:space="preserve"> (2001).</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4]</w:t>
      </w:r>
      <w:r w:rsidRPr="00B400D4">
        <w:rPr>
          <w:noProof/>
        </w:rPr>
        <w:tab/>
        <w:t xml:space="preserve">X-5 Monte Carlo Team, </w:t>
      </w:r>
      <w:r w:rsidRPr="00B400D4">
        <w:rPr>
          <w:i/>
          <w:iCs/>
          <w:noProof/>
        </w:rPr>
        <w:t>MCNP — A General Monte Carlo N-Particle Transport Code, Version 5 Volume I: Overview and Theory</w:t>
      </w:r>
      <w:r w:rsidRPr="00B400D4">
        <w:rPr>
          <w:noProof/>
        </w:rPr>
        <w:t>, Revised 10 (Los Alamos National Laboratory, University of California, 2003).</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5]</w:t>
      </w:r>
      <w:r w:rsidRPr="00B400D4">
        <w:rPr>
          <w:noProof/>
        </w:rPr>
        <w:tab/>
        <w:t xml:space="preserve">R. Christensen, </w:t>
      </w:r>
      <w:r w:rsidRPr="00B400D4">
        <w:rPr>
          <w:i/>
          <w:iCs/>
          <w:noProof/>
        </w:rPr>
        <w:t>The Dosimetry of Ionizing Radiation, Volume 1 Edited by Kenneth R. Kase, Bengt E. Bjärngard, and F. H. Attix</w:t>
      </w:r>
      <w:r w:rsidRPr="00B400D4">
        <w:rPr>
          <w:noProof/>
        </w:rPr>
        <w:t xml:space="preserve"> (1990).</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6]</w:t>
      </w:r>
      <w:r w:rsidRPr="00B400D4">
        <w:rPr>
          <w:noProof/>
        </w:rPr>
        <w:tab/>
        <w:t xml:space="preserve">B. Ziaja, R. A. London, and J. Hajdu, J. Appl. Phys. </w:t>
      </w:r>
      <w:r w:rsidRPr="00B400D4">
        <w:rPr>
          <w:b/>
          <w:bCs/>
          <w:noProof/>
        </w:rPr>
        <w:t>97</w:t>
      </w:r>
      <w:r w:rsidRPr="00B400D4">
        <w:rPr>
          <w:noProof/>
        </w:rPr>
        <w:t>, 064905 (200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7]</w:t>
      </w:r>
      <w:r w:rsidRPr="00B400D4">
        <w:rPr>
          <w:noProof/>
        </w:rPr>
        <w:tab/>
        <w:t xml:space="preserve">R. A. Rymzhanov, N. A. Medvedev, and A. E. Volkov, Phys. Status Solidi </w:t>
      </w:r>
      <w:r w:rsidRPr="00B400D4">
        <w:rPr>
          <w:b/>
          <w:bCs/>
          <w:noProof/>
        </w:rPr>
        <w:t>252</w:t>
      </w:r>
      <w:r w:rsidRPr="00B400D4">
        <w:rPr>
          <w:noProof/>
        </w:rPr>
        <w:t>, 159 (201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8]</w:t>
      </w:r>
      <w:r w:rsidRPr="00B400D4">
        <w:rPr>
          <w:noProof/>
        </w:rPr>
        <w:tab/>
        <w:t xml:space="preserve">L. Verlet, Phys. Rev. </w:t>
      </w:r>
      <w:r w:rsidRPr="00B400D4">
        <w:rPr>
          <w:b/>
          <w:bCs/>
          <w:noProof/>
        </w:rPr>
        <w:t>159</w:t>
      </w:r>
      <w:r w:rsidRPr="00B400D4">
        <w:rPr>
          <w:noProof/>
        </w:rPr>
        <w:t>, 98 (196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19]</w:t>
      </w:r>
      <w:r w:rsidRPr="00B400D4">
        <w:rPr>
          <w:noProof/>
        </w:rPr>
        <w:tab/>
        <w:t xml:space="preserve">G. J. Martyna and M. E. Tuckerman, J. Chem. Phys. </w:t>
      </w:r>
      <w:r w:rsidRPr="00B400D4">
        <w:rPr>
          <w:b/>
          <w:bCs/>
          <w:noProof/>
        </w:rPr>
        <w:t>102</w:t>
      </w:r>
      <w:r w:rsidRPr="00B400D4">
        <w:rPr>
          <w:noProof/>
        </w:rPr>
        <w:t>, 8071 (1995).</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0]</w:t>
      </w:r>
      <w:r w:rsidRPr="00B400D4">
        <w:rPr>
          <w:noProof/>
        </w:rPr>
        <w:tab/>
        <w:t xml:space="preserve">C. J. Fennell and J. D. Gezelter, J. Chem. Phys. </w:t>
      </w:r>
      <w:r w:rsidRPr="00B400D4">
        <w:rPr>
          <w:b/>
          <w:bCs/>
          <w:noProof/>
        </w:rPr>
        <w:t>124</w:t>
      </w:r>
      <w:r w:rsidRPr="00B400D4">
        <w:rPr>
          <w:noProof/>
        </w:rPr>
        <w:t>, 234104 (2006).</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lastRenderedPageBreak/>
        <w:t>[21]</w:t>
      </w:r>
      <w:r w:rsidRPr="00B400D4">
        <w:rPr>
          <w:noProof/>
        </w:rPr>
        <w:tab/>
        <w:t xml:space="preserve">N. Medvedev, V. Tkachenko, V. Lipp, Z. Li, and B. Ziaja, 4open </w:t>
      </w:r>
      <w:r w:rsidRPr="00B400D4">
        <w:rPr>
          <w:b/>
          <w:bCs/>
          <w:noProof/>
        </w:rPr>
        <w:t>1</w:t>
      </w:r>
      <w:r w:rsidRPr="00B400D4">
        <w:rPr>
          <w:noProof/>
        </w:rPr>
        <w:t>, 3 (2018).</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2]</w:t>
      </w:r>
      <w:r w:rsidRPr="00B400D4">
        <w:rPr>
          <w:noProof/>
        </w:rPr>
        <w:tab/>
        <w:t xml:space="preserve">O. Keski-Rahkonen and M. O. Krause, At. Data Nucl. Data Tables </w:t>
      </w:r>
      <w:r w:rsidRPr="00B400D4">
        <w:rPr>
          <w:b/>
          <w:bCs/>
          <w:noProof/>
        </w:rPr>
        <w:t>14</w:t>
      </w:r>
      <w:r w:rsidRPr="00B400D4">
        <w:rPr>
          <w:noProof/>
        </w:rPr>
        <w:t>, 139 (1974).</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3]</w:t>
      </w:r>
      <w:r w:rsidRPr="00B400D4">
        <w:rPr>
          <w:noProof/>
        </w:rPr>
        <w:tab/>
        <w:t xml:space="preserve">C. Bouchard and J. D. Carette, Surf. Sci. </w:t>
      </w:r>
      <w:r w:rsidRPr="00B400D4">
        <w:rPr>
          <w:b/>
          <w:bCs/>
          <w:noProof/>
        </w:rPr>
        <w:t>100</w:t>
      </w:r>
      <w:r w:rsidRPr="00B400D4">
        <w:rPr>
          <w:noProof/>
        </w:rPr>
        <w:t>, 251 (1980).</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4]</w:t>
      </w:r>
      <w:r w:rsidRPr="00B400D4">
        <w:rPr>
          <w:noProof/>
        </w:rPr>
        <w:tab/>
        <w:t xml:space="preserve">H. J. C. Berendsen, J. P. M. Postma, W. F. van Gunsteren, A. DiNola, and J. R. Haak, J. Chem. Phys. </w:t>
      </w:r>
      <w:r w:rsidRPr="00B400D4">
        <w:rPr>
          <w:b/>
          <w:bCs/>
          <w:noProof/>
        </w:rPr>
        <w:t>81</w:t>
      </w:r>
      <w:r w:rsidRPr="00B400D4">
        <w:rPr>
          <w:noProof/>
        </w:rPr>
        <w:t>, 3684 (1984).</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5]</w:t>
      </w:r>
      <w:r w:rsidRPr="00B400D4">
        <w:rPr>
          <w:noProof/>
        </w:rPr>
        <w:tab/>
        <w:t xml:space="preserve">S. Namilae, D. M. Nicholson, P. K. V. V. Nukala, C. Y. Gao, Y. N. Osetsky, and D. J. Keffer, Phys. Rev. B </w:t>
      </w:r>
      <w:r w:rsidRPr="00B400D4">
        <w:rPr>
          <w:b/>
          <w:bCs/>
          <w:noProof/>
        </w:rPr>
        <w:t>76</w:t>
      </w:r>
      <w:r w:rsidRPr="00B400D4">
        <w:rPr>
          <w:noProof/>
        </w:rPr>
        <w:t>, 144111 (200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6]</w:t>
      </w:r>
      <w:r w:rsidRPr="00B400D4">
        <w:rPr>
          <w:noProof/>
        </w:rPr>
        <w:tab/>
        <w:t xml:space="preserve">Z. Jurek, S.-K. Son, B. Ziaja, and R. Santra, J. Appl. Crystallogr. </w:t>
      </w:r>
      <w:r w:rsidRPr="00B400D4">
        <w:rPr>
          <w:b/>
          <w:bCs/>
          <w:noProof/>
        </w:rPr>
        <w:t>49</w:t>
      </w:r>
      <w:r w:rsidRPr="00B400D4">
        <w:rPr>
          <w:noProof/>
        </w:rPr>
        <w:t>, 1048 (2016).</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7]</w:t>
      </w:r>
      <w:r w:rsidRPr="00B400D4">
        <w:rPr>
          <w:noProof/>
        </w:rPr>
        <w:tab/>
        <w:t xml:space="preserve">M. Azzolini, M. Angelucci, R. Cimino, R. Larciprete, N. M. Pugno, S. Taioli, and M. Dapor, J. Phys. Condens. Matter </w:t>
      </w:r>
      <w:r w:rsidRPr="00B400D4">
        <w:rPr>
          <w:b/>
          <w:bCs/>
          <w:noProof/>
        </w:rPr>
        <w:t>31</w:t>
      </w:r>
      <w:r w:rsidRPr="00B400D4">
        <w:rPr>
          <w:noProof/>
        </w:rPr>
        <w:t>, 55901 (2019).</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8]</w:t>
      </w:r>
      <w:r w:rsidRPr="00B400D4">
        <w:rPr>
          <w:noProof/>
        </w:rPr>
        <w:tab/>
        <w:t xml:space="preserve">M. Vos and P. L. Grande, Nucl. Instruments Methods Phys. Res. Sect. B Beam Interact. with Mater. Atoms </w:t>
      </w:r>
      <w:r w:rsidRPr="00B400D4">
        <w:rPr>
          <w:b/>
          <w:bCs/>
          <w:noProof/>
        </w:rPr>
        <w:t>407</w:t>
      </w:r>
      <w:r w:rsidRPr="00B400D4">
        <w:rPr>
          <w:noProof/>
        </w:rPr>
        <w:t>, 97 (2017).</w:t>
      </w:r>
    </w:p>
    <w:p w:rsidR="00B400D4" w:rsidRPr="00B400D4" w:rsidRDefault="00B400D4" w:rsidP="00B400D4">
      <w:pPr>
        <w:widowControl w:val="0"/>
        <w:autoSpaceDE w:val="0"/>
        <w:autoSpaceDN w:val="0"/>
        <w:adjustRightInd w:val="0"/>
        <w:spacing w:line="240" w:lineRule="auto"/>
        <w:ind w:left="640" w:hanging="640"/>
        <w:rPr>
          <w:noProof/>
        </w:rPr>
      </w:pPr>
      <w:r w:rsidRPr="00B400D4">
        <w:rPr>
          <w:noProof/>
        </w:rPr>
        <w:t>[29]</w:t>
      </w:r>
      <w:r w:rsidRPr="00B400D4">
        <w:rPr>
          <w:noProof/>
        </w:rPr>
        <w:tab/>
        <w:t xml:space="preserve">N. Medvedev and A. E. Volkov, J. Phys. D. Appl. Phys. </w:t>
      </w:r>
      <w:r w:rsidRPr="00B400D4">
        <w:rPr>
          <w:b/>
          <w:bCs/>
          <w:noProof/>
        </w:rPr>
        <w:t>55</w:t>
      </w:r>
      <w:r w:rsidRPr="00B400D4">
        <w:rPr>
          <w:noProof/>
        </w:rPr>
        <w:t>, 019501 (2021).</w:t>
      </w:r>
    </w:p>
    <w:p w:rsidR="00CE0C15" w:rsidRDefault="00337080" w:rsidP="000C0B41">
      <w:r w:rsidRPr="00F61930">
        <w:fldChar w:fldCharType="end"/>
      </w:r>
      <w:r w:rsidR="00CE0C15">
        <w:br w:type="page"/>
      </w:r>
    </w:p>
    <w:p w:rsidR="002E73EB" w:rsidRDefault="002E73EB" w:rsidP="00C831AC">
      <w:pPr>
        <w:pStyle w:val="Heading1"/>
        <w:numPr>
          <w:ilvl w:val="0"/>
          <w:numId w:val="12"/>
        </w:numPr>
        <w:rPr>
          <w:lang w:val="ru-RU"/>
        </w:rPr>
      </w:pPr>
      <w:bookmarkStart w:id="52" w:name="_Toc93747233"/>
      <w:r>
        <w:rPr>
          <w:lang w:val="ru-RU"/>
        </w:rPr>
        <w:lastRenderedPageBreak/>
        <w:t>Пожелания на будущее</w:t>
      </w:r>
      <w:bookmarkEnd w:id="52"/>
    </w:p>
    <w:p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rsidR="00F53D3C" w:rsidRDefault="00F53D3C" w:rsidP="00C831AC">
      <w:pPr>
        <w:pStyle w:val="ListParagraph"/>
        <w:numPr>
          <w:ilvl w:val="0"/>
          <w:numId w:val="22"/>
        </w:numPr>
        <w:rPr>
          <w:lang w:val="ru-RU"/>
        </w:rPr>
      </w:pPr>
      <w:r>
        <w:rPr>
          <w:lang w:val="ru-RU"/>
        </w:rPr>
        <w:t>Б</w:t>
      </w:r>
      <w:r w:rsidRPr="00F53D3C">
        <w:rPr>
          <w:lang w:val="ru-RU"/>
        </w:rPr>
        <w:t>ыло бы удобно, если бы была опция задать валентную зону в файле, а ЗП бы расчитывалась автоматически для свободных электронов</w:t>
      </w:r>
      <w:r>
        <w:rPr>
          <w:lang w:val="ru-RU"/>
        </w:rPr>
        <w:t>.</w:t>
      </w:r>
    </w:p>
    <w:p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B400D4">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28]","plainTextFormattedCitation":" [28]","previouslyFormattedCitation":" [28]"},"properties":{"noteIndex":0},"schema":"https://github.com/citation-style-language/schema/raw/master/csl-citation.json"}</w:instrText>
      </w:r>
      <w:r>
        <w:rPr>
          <w:lang w:val="ru-RU"/>
        </w:rPr>
        <w:fldChar w:fldCharType="separate"/>
      </w:r>
      <w:r w:rsidR="00AE283D" w:rsidRPr="00AE283D">
        <w:rPr>
          <w:noProof/>
          <w:lang w:val="ru-RU"/>
        </w:rPr>
        <w:t> [28]</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rsidR="00E32689" w:rsidRPr="002E73EB" w:rsidRDefault="00CE0C15" w:rsidP="00C831AC">
      <w:pPr>
        <w:pStyle w:val="Heading1"/>
        <w:numPr>
          <w:ilvl w:val="0"/>
          <w:numId w:val="12"/>
        </w:numPr>
        <w:rPr>
          <w:lang w:val="ru-RU"/>
        </w:rPr>
      </w:pPr>
      <w:bookmarkStart w:id="53" w:name="_Toc93747234"/>
      <w:r w:rsidRPr="002E73EB">
        <w:rPr>
          <w:lang w:val="ru-RU"/>
        </w:rPr>
        <w:t>Лог изменений</w:t>
      </w:r>
      <w:bookmarkEnd w:id="53"/>
    </w:p>
    <w:p w:rsidR="003A7F8D" w:rsidRPr="00EC05FD" w:rsidRDefault="003A7F8D" w:rsidP="00C802C8">
      <w:pPr>
        <w:ind w:firstLine="0"/>
      </w:pPr>
    </w:p>
    <w:p w:rsidR="00166021" w:rsidRDefault="00166021" w:rsidP="00CC1451">
      <w:pPr>
        <w:pStyle w:val="ListParagraph"/>
        <w:numPr>
          <w:ilvl w:val="0"/>
          <w:numId w:val="20"/>
        </w:numPr>
        <w:rPr>
          <w:lang w:val="ru-RU"/>
        </w:rPr>
      </w:pPr>
      <w:r>
        <w:rPr>
          <w:lang w:val="ru-RU"/>
        </w:rPr>
        <w:t>16.01.2022</w:t>
      </w:r>
    </w:p>
    <w:p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rsidR="00166021" w:rsidRPr="00166021" w:rsidRDefault="00166021" w:rsidP="00166021">
      <w:pPr>
        <w:pStyle w:val="ListParagraph"/>
        <w:ind w:left="644" w:firstLine="0"/>
        <w:rPr>
          <w:lang w:val="ru-RU"/>
        </w:rPr>
      </w:pPr>
    </w:p>
    <w:p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rsidR="0052542F" w:rsidRPr="00CC1451" w:rsidRDefault="0052542F" w:rsidP="0052542F">
      <w:pPr>
        <w:pStyle w:val="ListParagraph"/>
        <w:ind w:left="644" w:firstLine="0"/>
        <w:rPr>
          <w:lang w:val="ru-RU"/>
        </w:rPr>
      </w:pPr>
    </w:p>
    <w:p w:rsidR="00CC1451" w:rsidRPr="00CC1451" w:rsidRDefault="00CC1451" w:rsidP="00CC1451">
      <w:pPr>
        <w:rPr>
          <w:lang w:val="ru-RU"/>
        </w:rPr>
      </w:pPr>
    </w:p>
    <w:p w:rsidR="000225DA" w:rsidRDefault="00F63829" w:rsidP="000225DA">
      <w:pPr>
        <w:pStyle w:val="ListParagraph"/>
        <w:numPr>
          <w:ilvl w:val="0"/>
          <w:numId w:val="20"/>
        </w:numPr>
        <w:rPr>
          <w:lang w:val="ru-RU"/>
        </w:rPr>
      </w:pPr>
      <w:r>
        <w:rPr>
          <w:lang w:val="ru-RU"/>
        </w:rPr>
        <w:t>30</w:t>
      </w:r>
      <w:r w:rsidR="000225DA" w:rsidRPr="000225DA">
        <w:rPr>
          <w:lang w:val="ru-RU"/>
        </w:rPr>
        <w:t>.12.2021</w:t>
      </w:r>
    </w:p>
    <w:p w:rsidR="00FD600C" w:rsidRDefault="00DC5739" w:rsidP="00827902">
      <w:pPr>
        <w:pStyle w:val="ListParagraph"/>
        <w:numPr>
          <w:ilvl w:val="0"/>
          <w:numId w:val="42"/>
        </w:numPr>
        <w:rPr>
          <w:lang w:val="ru-RU"/>
        </w:rPr>
      </w:pPr>
      <w:r>
        <w:rPr>
          <w:lang w:val="ru-RU"/>
        </w:rPr>
        <w:lastRenderedPageBreak/>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rsidR="0026440A" w:rsidRDefault="0026440A" w:rsidP="00827902">
      <w:pPr>
        <w:pStyle w:val="ListParagraph"/>
        <w:numPr>
          <w:ilvl w:val="0"/>
          <w:numId w:val="42"/>
        </w:numPr>
        <w:rPr>
          <w:lang w:val="ru-RU"/>
        </w:rPr>
      </w:pPr>
      <w:r>
        <w:rPr>
          <w:lang w:val="ru-RU"/>
        </w:rPr>
        <w:t>Исправилен баг в выводе распределения энергий БТИ.</w:t>
      </w:r>
    </w:p>
    <w:p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rsidR="000225DA" w:rsidRPr="000225DA" w:rsidRDefault="000225DA" w:rsidP="000225DA">
      <w:pPr>
        <w:rPr>
          <w:lang w:val="ru-RU"/>
        </w:rPr>
      </w:pPr>
    </w:p>
    <w:p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rsidR="00781838" w:rsidRDefault="00AE4B8E" w:rsidP="00827902">
      <w:pPr>
        <w:pStyle w:val="ListParagraph"/>
        <w:numPr>
          <w:ilvl w:val="0"/>
          <w:numId w:val="38"/>
        </w:numPr>
        <w:rPr>
          <w:lang w:val="ru-RU"/>
        </w:rPr>
      </w:pPr>
      <w:r>
        <w:rPr>
          <w:lang w:val="ru-RU"/>
        </w:rPr>
        <w:t xml:space="preserve">Соответсвенно внесены изменения в мануал, описывающие </w:t>
      </w:r>
      <w:r w:rsidR="00B37A95">
        <w:rPr>
          <w:lang w:val="ru-RU"/>
        </w:rPr>
        <w:t xml:space="preserve">формат </w:t>
      </w:r>
      <w:r>
        <w:rPr>
          <w:lang w:val="ru-RU"/>
        </w:rPr>
        <w:t>все</w:t>
      </w:r>
      <w:r w:rsidR="00B37A95">
        <w:rPr>
          <w:lang w:val="ru-RU"/>
        </w:rPr>
        <w:t xml:space="preserve">х входных данных </w:t>
      </w:r>
      <w:r>
        <w:rPr>
          <w:lang w:val="ru-RU"/>
        </w:rPr>
        <w:t>в МД.</w:t>
      </w:r>
    </w:p>
    <w:p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rsidR="00A74106" w:rsidRPr="00A74106" w:rsidRDefault="00A74106" w:rsidP="00A74106">
      <w:pPr>
        <w:pStyle w:val="ListParagraph"/>
        <w:ind w:left="644" w:firstLine="0"/>
        <w:rPr>
          <w:lang w:val="ru-RU"/>
        </w:rPr>
      </w:pPr>
    </w:p>
    <w:p w:rsidR="00672515" w:rsidRPr="005F0072" w:rsidRDefault="007873B2" w:rsidP="00672515">
      <w:pPr>
        <w:pStyle w:val="ListParagraph"/>
        <w:numPr>
          <w:ilvl w:val="0"/>
          <w:numId w:val="20"/>
        </w:numPr>
        <w:rPr>
          <w:lang w:val="ru-RU"/>
        </w:rPr>
      </w:pPr>
      <w:r>
        <w:t>29.09</w:t>
      </w:r>
      <w:r w:rsidR="00672515">
        <w:t>.2021</w:t>
      </w:r>
    </w:p>
    <w:p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rsidR="00672515" w:rsidRPr="00672515" w:rsidRDefault="00672515" w:rsidP="00672515">
      <w:pPr>
        <w:rPr>
          <w:lang w:val="ru-RU"/>
        </w:rPr>
      </w:pPr>
    </w:p>
    <w:p w:rsidR="005F0072" w:rsidRPr="005F0072" w:rsidRDefault="005F0072" w:rsidP="00C831AC">
      <w:pPr>
        <w:pStyle w:val="ListParagraph"/>
        <w:numPr>
          <w:ilvl w:val="0"/>
          <w:numId w:val="20"/>
        </w:numPr>
        <w:rPr>
          <w:lang w:val="ru-RU"/>
        </w:rPr>
      </w:pPr>
      <w:r>
        <w:t>29.08.2021</w:t>
      </w:r>
    </w:p>
    <w:p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B400D4">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29]","plainTextFormattedCitation":" [29]","previouslyFormattedCitation":" [29]"},"properties":{"noteIndex":0},"schema":"https://github.com/citation-style-language/schema/raw/master/csl-citation.json"}</w:instrText>
      </w:r>
      <w:r w:rsidR="00164A61">
        <w:rPr>
          <w:lang w:val="ru-RU"/>
        </w:rPr>
        <w:fldChar w:fldCharType="separate"/>
      </w:r>
      <w:r w:rsidR="00AE283D" w:rsidRPr="00AE283D">
        <w:rPr>
          <w:noProof/>
          <w:lang w:val="ru-RU"/>
        </w:rPr>
        <w:t> [29]</w:t>
      </w:r>
      <w:r w:rsidR="00164A61">
        <w:rPr>
          <w:lang w:val="ru-RU"/>
        </w:rPr>
        <w:fldChar w:fldCharType="end"/>
      </w:r>
      <w:r>
        <w:rPr>
          <w:lang w:val="ru-RU"/>
        </w:rPr>
        <w:t xml:space="preserve">. Исправленая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соответсвии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rsidR="005F0072" w:rsidRDefault="00CF6273" w:rsidP="00827902">
      <w:pPr>
        <w:pStyle w:val="ListParagraph"/>
        <w:numPr>
          <w:ilvl w:val="0"/>
          <w:numId w:val="34"/>
        </w:numPr>
        <w:rPr>
          <w:lang w:val="ru-RU"/>
        </w:rPr>
      </w:pPr>
      <w:r>
        <w:rPr>
          <w:lang w:val="ru-RU"/>
        </w:rPr>
        <w:lastRenderedPageBreak/>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B400D4">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7]","plainTextFormattedCitation":" [27]","previouslyFormattedCitation":" [27]"},"properties":{"noteIndex":0},"schema":"https://github.com/citation-style-language/schema/raw/master/csl-citation.json"}</w:instrText>
      </w:r>
      <w:r w:rsidR="005F0072" w:rsidRPr="005F0072">
        <w:rPr>
          <w:lang w:val="ru-RU"/>
        </w:rPr>
        <w:fldChar w:fldCharType="separate"/>
      </w:r>
      <w:r w:rsidR="00AE283D" w:rsidRPr="00AE283D">
        <w:rPr>
          <w:noProof/>
          <w:lang w:val="ru-RU"/>
        </w:rPr>
        <w:t> [27]</w:t>
      </w:r>
      <w:r w:rsidR="005F0072" w:rsidRPr="005F0072">
        <w:rPr>
          <w:lang w:val="ru-RU"/>
        </w:rPr>
        <w:fldChar w:fldCharType="end"/>
      </w:r>
      <w:r w:rsidR="005F0072">
        <w:rPr>
          <w:lang w:val="ru-RU"/>
        </w:rPr>
        <w:t>. Соответсвенно добавлен выбор модели во входном файле.</w:t>
      </w:r>
    </w:p>
    <w:p w:rsidR="005F0072" w:rsidRDefault="005F0072" w:rsidP="00827902">
      <w:pPr>
        <w:pStyle w:val="ListParagraph"/>
        <w:numPr>
          <w:ilvl w:val="0"/>
          <w:numId w:val="34"/>
        </w:numPr>
        <w:rPr>
          <w:lang w:val="ru-RU"/>
        </w:rPr>
      </w:pPr>
      <w:r>
        <w:rPr>
          <w:lang w:val="ru-RU"/>
        </w:rPr>
        <w:t>Мелкие исправления и улучшения в коде.</w:t>
      </w:r>
    </w:p>
    <w:p w:rsidR="005F0072" w:rsidRPr="005F0072" w:rsidRDefault="005F0072" w:rsidP="005F0072">
      <w:pPr>
        <w:rPr>
          <w:lang w:val="ru-RU"/>
        </w:rPr>
      </w:pPr>
    </w:p>
    <w:p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rsidR="00962407" w:rsidRPr="005F0072" w:rsidRDefault="00962407" w:rsidP="00962407">
      <w:pPr>
        <w:pStyle w:val="ListParagraph"/>
        <w:ind w:left="1800" w:firstLine="0"/>
        <w:rPr>
          <w:lang w:val="ru-RU"/>
        </w:rPr>
      </w:pPr>
    </w:p>
    <w:p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rsidR="005870EC" w:rsidRDefault="00936CE2" w:rsidP="00827902">
      <w:pPr>
        <w:pStyle w:val="ListParagraph"/>
        <w:numPr>
          <w:ilvl w:val="0"/>
          <w:numId w:val="32"/>
        </w:numPr>
        <w:rPr>
          <w:lang w:val="ru-RU"/>
        </w:rPr>
      </w:pPr>
      <w:r>
        <w:rPr>
          <w:lang w:val="ru-RU"/>
        </w:rPr>
        <w:t>Исправлен баг при задан</w:t>
      </w:r>
      <w:r w:rsidR="005870EC">
        <w:rPr>
          <w:lang w:val="ru-RU"/>
        </w:rPr>
        <w:t>ии углов падения налетающей частицы.</w:t>
      </w:r>
    </w:p>
    <w:p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rsidR="000C4EDF" w:rsidRDefault="000C4EDF" w:rsidP="00827902">
      <w:pPr>
        <w:pStyle w:val="ListParagraph"/>
        <w:numPr>
          <w:ilvl w:val="0"/>
          <w:numId w:val="32"/>
        </w:numPr>
        <w:rPr>
          <w:lang w:val="ru-RU"/>
        </w:rPr>
      </w:pPr>
      <w:r>
        <w:rPr>
          <w:lang w:val="ru-RU"/>
        </w:rPr>
        <w:lastRenderedPageBreak/>
        <w:t xml:space="preserve">Изменен </w:t>
      </w:r>
      <w:r w:rsidR="004B0062">
        <w:rPr>
          <w:lang w:val="ru-RU"/>
        </w:rPr>
        <w:t>анализ данных и их вывод – гисто</w:t>
      </w:r>
      <w:r>
        <w:rPr>
          <w:lang w:val="ru-RU"/>
        </w:rPr>
        <w:t>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соответсвующим сеткам).</w:t>
      </w:r>
      <w:r w:rsidR="004B0062">
        <w:rPr>
          <w:lang w:val="ru-RU"/>
        </w:rPr>
        <w:t xml:space="preserve"> Исправлен поломавшийся при этом вывод спектров для разных областей пространства.</w:t>
      </w:r>
    </w:p>
    <w:p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rsidR="008916C4" w:rsidRPr="008916C4" w:rsidRDefault="008916C4" w:rsidP="008916C4">
      <w:pPr>
        <w:pStyle w:val="ListParagraph"/>
        <w:ind w:left="1800" w:firstLine="0"/>
        <w:rPr>
          <w:lang w:val="ru-RU"/>
        </w:rPr>
      </w:pPr>
    </w:p>
    <w:p w:rsidR="00034992" w:rsidRPr="00034992" w:rsidRDefault="00B95E5C" w:rsidP="008916C4">
      <w:pPr>
        <w:pStyle w:val="ListParagraph"/>
        <w:numPr>
          <w:ilvl w:val="0"/>
          <w:numId w:val="20"/>
        </w:numPr>
        <w:rPr>
          <w:lang w:val="ru-RU"/>
        </w:rPr>
      </w:pPr>
      <w:r>
        <w:t>07</w:t>
      </w:r>
      <w:r w:rsidR="00034992">
        <w:t>.11.2020</w:t>
      </w:r>
    </w:p>
    <w:p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програмы, или при изменении каких-то параметров (например КДФ).</w:t>
      </w:r>
    </w:p>
    <w:p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ния на вклад из стойхиометрии).</w:t>
      </w:r>
    </w:p>
    <w:p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rsidR="00034992" w:rsidRPr="00034992" w:rsidRDefault="00034992" w:rsidP="00034992">
      <w:pPr>
        <w:rPr>
          <w:lang w:val="ru-RU"/>
        </w:rPr>
      </w:pPr>
    </w:p>
    <w:p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rsidR="003A7F8D" w:rsidRPr="003A7F8D" w:rsidRDefault="003A7F8D" w:rsidP="003A7F8D">
      <w:pPr>
        <w:pStyle w:val="ListParagraph"/>
        <w:numPr>
          <w:ilvl w:val="0"/>
          <w:numId w:val="30"/>
        </w:numPr>
        <w:rPr>
          <w:lang w:val="ru-RU"/>
        </w:rPr>
      </w:pPr>
      <w:r>
        <w:rPr>
          <w:lang w:val="ru-RU"/>
        </w:rPr>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4A27F9">
        <w:rPr>
          <w:rStyle w:val="FootnoteReference"/>
        </w:rPr>
        <w:footnoteReference w:id="22"/>
      </w:r>
      <w:r>
        <w:rPr>
          <w:rFonts w:ascii="Tahoma" w:hAnsi="Tahoma" w:cs="Tahoma"/>
          <w:color w:val="555555"/>
          <w:shd w:val="clear" w:color="auto" w:fill="FFFFFF"/>
          <w:lang w:val="ru-RU"/>
        </w:rPr>
        <w:t>.</w:t>
      </w:r>
    </w:p>
    <w:p w:rsidR="003A7F8D" w:rsidRPr="003A7F8D" w:rsidRDefault="003A7F8D" w:rsidP="003A7F8D">
      <w:pPr>
        <w:rPr>
          <w:lang w:val="ru-RU"/>
        </w:rPr>
      </w:pPr>
    </w:p>
    <w:p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rsidR="00D25F97" w:rsidRDefault="00D25F97" w:rsidP="00D25F97">
      <w:pPr>
        <w:pStyle w:val="ListParagraph"/>
        <w:ind w:left="1800" w:firstLine="0"/>
        <w:rPr>
          <w:lang w:val="ru-RU"/>
        </w:rPr>
      </w:pPr>
    </w:p>
    <w:p w:rsidR="00AE5A62" w:rsidRDefault="00AE5A62" w:rsidP="00C831AC">
      <w:pPr>
        <w:pStyle w:val="ListParagraph"/>
        <w:numPr>
          <w:ilvl w:val="0"/>
          <w:numId w:val="20"/>
        </w:numPr>
        <w:rPr>
          <w:lang w:val="ru-RU"/>
        </w:rPr>
      </w:pPr>
      <w:r>
        <w:rPr>
          <w:lang w:val="ru-RU"/>
        </w:rPr>
        <w:t>10.08.2020</w:t>
      </w:r>
    </w:p>
    <w:p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rsidR="00AE5A62" w:rsidRDefault="00AE5A62" w:rsidP="00AE5A62">
      <w:pPr>
        <w:pStyle w:val="ListParagraph"/>
        <w:numPr>
          <w:ilvl w:val="0"/>
          <w:numId w:val="28"/>
        </w:numPr>
        <w:rPr>
          <w:lang w:val="ru-RU"/>
        </w:rPr>
      </w:pPr>
      <w:r>
        <w:rPr>
          <w:lang w:val="ru-RU"/>
        </w:rPr>
        <w:lastRenderedPageBreak/>
        <w:t>Исправлены мелкие баги в задании ДОС для металлов.</w:t>
      </w:r>
    </w:p>
    <w:p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rsidR="00AE5A62" w:rsidRPr="00AE5A62" w:rsidRDefault="00AE5A62" w:rsidP="00AE5A62">
      <w:pPr>
        <w:ind w:left="1440" w:firstLine="0"/>
        <w:rPr>
          <w:lang w:val="ru-RU"/>
        </w:rPr>
      </w:pPr>
    </w:p>
    <w:p w:rsidR="000F0828" w:rsidRPr="000F0828" w:rsidRDefault="000F0828" w:rsidP="00C831AC">
      <w:pPr>
        <w:pStyle w:val="ListParagraph"/>
        <w:numPr>
          <w:ilvl w:val="0"/>
          <w:numId w:val="20"/>
        </w:numPr>
        <w:rPr>
          <w:lang w:val="ru-RU"/>
        </w:rPr>
      </w:pPr>
      <w:r>
        <w:t>27.07.2020</w:t>
      </w:r>
    </w:p>
    <w:p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rsidR="000F0828" w:rsidRPr="00963A3D" w:rsidRDefault="000F0828" w:rsidP="000F0828">
      <w:pPr>
        <w:rPr>
          <w:lang w:val="ru-RU"/>
        </w:rPr>
      </w:pPr>
    </w:p>
    <w:p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rsidR="00BC3FAE" w:rsidRPr="00BC3FAE" w:rsidRDefault="00BC3FAE" w:rsidP="00BC3FAE">
      <w:pPr>
        <w:pStyle w:val="ListParagraph"/>
        <w:ind w:left="644" w:firstLine="0"/>
        <w:rPr>
          <w:lang w:val="ru-RU"/>
        </w:rPr>
      </w:pPr>
    </w:p>
    <w:p w:rsidR="00BC3FAE" w:rsidRDefault="00BC3FAE" w:rsidP="00BC3FAE">
      <w:pPr>
        <w:pStyle w:val="ListParagraph"/>
        <w:ind w:left="1800" w:firstLine="0"/>
        <w:rPr>
          <w:lang w:val="ru-RU"/>
        </w:rPr>
      </w:pPr>
    </w:p>
    <w:p w:rsidR="00744169" w:rsidRDefault="00744169" w:rsidP="00C831AC">
      <w:pPr>
        <w:pStyle w:val="ListParagraph"/>
        <w:numPr>
          <w:ilvl w:val="0"/>
          <w:numId w:val="20"/>
        </w:numPr>
        <w:rPr>
          <w:lang w:val="ru-RU"/>
        </w:rPr>
      </w:pPr>
      <w:r w:rsidRPr="00744169">
        <w:rPr>
          <w:lang w:val="ru-RU"/>
        </w:rPr>
        <w:t>21.07.2020</w:t>
      </w:r>
    </w:p>
    <w:p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rsidR="00744169" w:rsidRDefault="00744169" w:rsidP="00C831AC">
      <w:pPr>
        <w:pStyle w:val="ListParagraph"/>
        <w:numPr>
          <w:ilvl w:val="0"/>
          <w:numId w:val="25"/>
        </w:numPr>
        <w:rPr>
          <w:lang w:val="ru-RU"/>
        </w:rPr>
      </w:pPr>
      <w:r>
        <w:rPr>
          <w:lang w:val="ru-RU"/>
        </w:rPr>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rsidR="00744169" w:rsidRPr="00744169" w:rsidRDefault="00744169" w:rsidP="00744169">
      <w:pPr>
        <w:rPr>
          <w:lang w:val="ru-RU"/>
        </w:rPr>
      </w:pPr>
    </w:p>
    <w:p w:rsidR="00633881" w:rsidRPr="00633881" w:rsidRDefault="00ED0441" w:rsidP="00C831AC">
      <w:pPr>
        <w:pStyle w:val="ListParagraph"/>
        <w:numPr>
          <w:ilvl w:val="0"/>
          <w:numId w:val="20"/>
        </w:numPr>
        <w:rPr>
          <w:lang w:val="ru-RU"/>
        </w:rPr>
      </w:pPr>
      <w:r>
        <w:t>10</w:t>
      </w:r>
      <w:r w:rsidR="00A77A85">
        <w:t>.07.2020</w:t>
      </w:r>
    </w:p>
    <w:p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rsidR="000A71AC" w:rsidRDefault="000A71AC" w:rsidP="00C831AC">
      <w:pPr>
        <w:pStyle w:val="ListParagraph"/>
        <w:numPr>
          <w:ilvl w:val="0"/>
          <w:numId w:val="24"/>
        </w:numPr>
        <w:rPr>
          <w:lang w:val="ru-RU"/>
        </w:rPr>
      </w:pPr>
      <w:r>
        <w:rPr>
          <w:lang w:val="ru-RU"/>
        </w:rPr>
        <w:lastRenderedPageBreak/>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rsidR="00A77A85" w:rsidRPr="00254F85" w:rsidRDefault="00A77A85" w:rsidP="00A77A85">
      <w:pPr>
        <w:rPr>
          <w:lang w:val="ru-RU"/>
        </w:rPr>
      </w:pPr>
    </w:p>
    <w:p w:rsidR="0012447F" w:rsidRDefault="0012447F" w:rsidP="00C831AC">
      <w:pPr>
        <w:pStyle w:val="ListParagraph"/>
        <w:numPr>
          <w:ilvl w:val="0"/>
          <w:numId w:val="20"/>
        </w:numPr>
        <w:rPr>
          <w:lang w:val="ru-RU"/>
        </w:rPr>
      </w:pPr>
      <w:r>
        <w:rPr>
          <w:lang w:val="ru-RU"/>
        </w:rPr>
        <w:t>16.05.2020</w:t>
      </w:r>
    </w:p>
    <w:p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rsidR="00D7247D" w:rsidRPr="0012447F" w:rsidRDefault="00D7247D" w:rsidP="0012447F">
      <w:pPr>
        <w:rPr>
          <w:lang w:val="ru-RU"/>
        </w:rPr>
      </w:pPr>
    </w:p>
    <w:p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rsidR="002A29F6" w:rsidRDefault="002A29F6" w:rsidP="00C831AC">
      <w:pPr>
        <w:pStyle w:val="ListParagraph"/>
        <w:numPr>
          <w:ilvl w:val="0"/>
          <w:numId w:val="21"/>
        </w:numPr>
        <w:rPr>
          <w:lang w:val="ru-RU"/>
        </w:rPr>
      </w:pPr>
      <w:r>
        <w:rPr>
          <w:lang w:val="ru-RU"/>
        </w:rPr>
        <w:t>Введена возможность для пользователя задавать произвольную сетку по времени через входной файл.</w:t>
      </w:r>
    </w:p>
    <w:p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в создании гну-плот скриптов в случае остутствия КДФ валентной зоны.</w:t>
      </w:r>
    </w:p>
    <w:p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соответсвенно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rsidR="00EB5006" w:rsidRDefault="00EB5006" w:rsidP="00EB5006">
      <w:pPr>
        <w:pStyle w:val="ListParagraph"/>
        <w:ind w:left="1800" w:firstLine="0"/>
        <w:rPr>
          <w:lang w:val="ru-RU"/>
        </w:rPr>
      </w:pPr>
    </w:p>
    <w:p w:rsidR="00EB5006" w:rsidRPr="00CE0C15" w:rsidRDefault="00EB5006" w:rsidP="00CE0C15">
      <w:pPr>
        <w:pStyle w:val="ListParagraph"/>
        <w:ind w:left="1080" w:firstLine="0"/>
        <w:rPr>
          <w:lang w:val="ru-RU"/>
        </w:rPr>
      </w:pPr>
    </w:p>
    <w:sectPr w:rsidR="00EB5006" w:rsidRPr="00CE0C15" w:rsidSect="00D00697">
      <w:footerReference w:type="default" r:id="rId17"/>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7E98" w:rsidRDefault="00297E98" w:rsidP="00F87CE8">
      <w:r>
        <w:separator/>
      </w:r>
    </w:p>
  </w:endnote>
  <w:endnote w:type="continuationSeparator" w:id="0">
    <w:p w:rsidR="00297E98" w:rsidRDefault="00297E98"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883532"/>
      <w:docPartObj>
        <w:docPartGallery w:val="Page Numbers (Bottom of Page)"/>
        <w:docPartUnique/>
      </w:docPartObj>
    </w:sdtPr>
    <w:sdtEndPr>
      <w:rPr>
        <w:noProof/>
      </w:rPr>
    </w:sdtEndPr>
    <w:sdtContent>
      <w:p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7E98" w:rsidRDefault="00297E98" w:rsidP="00F87CE8">
      <w:r>
        <w:separator/>
      </w:r>
    </w:p>
  </w:footnote>
  <w:footnote w:type="continuationSeparator" w:id="0">
    <w:p w:rsidR="00297E98" w:rsidRDefault="00297E98" w:rsidP="00F87CE8">
      <w:r>
        <w:continuationSeparator/>
      </w:r>
    </w:p>
  </w:footnote>
  <w:footnote w:id="1">
    <w:p w:rsidR="00A22572" w:rsidRPr="00AD213D" w:rsidRDefault="00A22572" w:rsidP="00F87CE8">
      <w:pPr>
        <w:pStyle w:val="FootnoteText"/>
        <w:rPr>
          <w:lang w:val="ru-RU"/>
        </w:rPr>
      </w:pPr>
      <w:r w:rsidRPr="004A27F9">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rsidR="00A22572" w:rsidRPr="008B10AF" w:rsidRDefault="00A22572" w:rsidP="00F87CE8">
      <w:pPr>
        <w:pStyle w:val="FootnoteText"/>
        <w:rPr>
          <w:lang w:val="ru-RU"/>
        </w:rPr>
      </w:pPr>
      <w:r w:rsidRPr="004A27F9">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rsidR="00A22572" w:rsidRPr="00613E04" w:rsidRDefault="00A22572">
      <w:pPr>
        <w:pStyle w:val="FootnoteText"/>
        <w:rPr>
          <w:lang w:val="ru-RU"/>
        </w:rPr>
      </w:pPr>
      <w:r w:rsidRPr="004A27F9">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rsidR="00A22572" w:rsidRPr="002724C9" w:rsidRDefault="00A22572" w:rsidP="002724C9">
      <w:pPr>
        <w:pStyle w:val="FootnoteText"/>
        <w:rPr>
          <w:lang w:val="ru-RU"/>
        </w:rPr>
      </w:pPr>
      <w:r w:rsidRPr="004A27F9">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rsidR="00A22572" w:rsidRPr="00DA777A" w:rsidRDefault="00A22572">
      <w:pPr>
        <w:pStyle w:val="FootnoteText"/>
        <w:rPr>
          <w:lang w:val="ru-RU"/>
        </w:rPr>
      </w:pPr>
      <w:r>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rsidR="00A22572" w:rsidRPr="00DA777A" w:rsidRDefault="00A22572">
      <w:pPr>
        <w:pStyle w:val="FootnoteText"/>
        <w:rPr>
          <w:lang w:val="ru-RU"/>
        </w:rPr>
      </w:pPr>
      <w:r>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rsidR="00A22572" w:rsidRPr="00DA777A" w:rsidRDefault="00A22572">
      <w:pPr>
        <w:pStyle w:val="FootnoteText"/>
        <w:rPr>
          <w:lang w:val="ru-RU"/>
        </w:rPr>
      </w:pPr>
      <w:r>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rsidR="009613FF" w:rsidRPr="009613FF" w:rsidRDefault="009613FF" w:rsidP="009613FF">
      <w:pPr>
        <w:pStyle w:val="FootnoteText"/>
        <w:rPr>
          <w:lang w:val="ru-RU"/>
        </w:rPr>
      </w:pPr>
      <w:r>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rsidR="009613FF" w:rsidRPr="009613FF" w:rsidRDefault="009613FF">
      <w:pPr>
        <w:pStyle w:val="FootnoteText"/>
        <w:rPr>
          <w:lang w:val="ru-RU"/>
        </w:rPr>
      </w:pPr>
      <w:r>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rsidR="00A22572" w:rsidRPr="006F51B8" w:rsidRDefault="00A22572">
      <w:pPr>
        <w:pStyle w:val="FootnoteText"/>
        <w:rPr>
          <w:lang w:val="ru-RU"/>
        </w:rPr>
      </w:pPr>
      <w:r w:rsidRPr="004A27F9">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rsidR="00A22572" w:rsidRPr="008C5568" w:rsidRDefault="00A22572">
      <w:pPr>
        <w:pStyle w:val="FootnoteText"/>
        <w:rPr>
          <w:lang w:val="ru-RU"/>
        </w:rPr>
      </w:pPr>
      <w:r w:rsidRPr="004A27F9">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rsidR="00A22572" w:rsidRPr="0058104E" w:rsidRDefault="00A22572" w:rsidP="00F87CE8">
      <w:pPr>
        <w:pStyle w:val="FootnoteText"/>
        <w:rPr>
          <w:lang w:val="ru-RU"/>
        </w:rPr>
      </w:pPr>
      <w:r w:rsidRPr="004A27F9">
        <w:rPr>
          <w:rStyle w:val="FootnoteReference"/>
        </w:rPr>
        <w:footnoteRef/>
      </w:r>
      <w:r w:rsidRPr="0058104E">
        <w:rPr>
          <w:lang w:val="ru-RU"/>
        </w:rPr>
        <w:t xml:space="preserve"> </w:t>
      </w:r>
      <w:r>
        <w:rPr>
          <w:lang w:val="ru-RU"/>
        </w:rPr>
        <w:t xml:space="preserve">См. </w:t>
      </w:r>
      <w:r>
        <w:rPr>
          <w:lang w:val="ru-RU"/>
        </w:rPr>
        <w:t xml:space="preserve">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rsidR="00A22572" w:rsidRPr="003C2A42" w:rsidRDefault="00A22572">
      <w:pPr>
        <w:pStyle w:val="FootnoteText"/>
        <w:rPr>
          <w:lang w:val="ru-RU"/>
        </w:rPr>
      </w:pPr>
      <w:r>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rsidR="00A22572" w:rsidRPr="003C2A42" w:rsidRDefault="00A22572">
      <w:pPr>
        <w:pStyle w:val="FootnoteText"/>
        <w:rPr>
          <w:lang w:val="ru-RU"/>
        </w:rPr>
      </w:pPr>
      <w:r>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rsidR="00A22572" w:rsidRPr="0007059A" w:rsidRDefault="00A22572" w:rsidP="00F87CE8">
      <w:pPr>
        <w:pStyle w:val="FootnoteText"/>
        <w:rPr>
          <w:lang w:val="ru-RU"/>
        </w:rPr>
      </w:pPr>
      <w:r w:rsidRPr="004A27F9">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rsidR="00A22572" w:rsidRPr="00727791" w:rsidRDefault="00A22572">
      <w:pPr>
        <w:pStyle w:val="FootnoteText"/>
        <w:rPr>
          <w:lang w:val="ru-RU"/>
        </w:rPr>
      </w:pPr>
      <w:r w:rsidRPr="004A27F9">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rsidR="00A22572" w:rsidRPr="0007059A" w:rsidRDefault="00A22572">
      <w:pPr>
        <w:pStyle w:val="FootnoteText"/>
        <w:rPr>
          <w:lang w:val="ru-RU"/>
        </w:rPr>
      </w:pPr>
      <w:r w:rsidRPr="004A27F9">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10"/>
  </w:num>
  <w:num w:numId="3">
    <w:abstractNumId w:val="18"/>
  </w:num>
  <w:num w:numId="4">
    <w:abstractNumId w:val="39"/>
  </w:num>
  <w:num w:numId="5">
    <w:abstractNumId w:val="36"/>
  </w:num>
  <w:num w:numId="6">
    <w:abstractNumId w:val="27"/>
  </w:num>
  <w:num w:numId="7">
    <w:abstractNumId w:val="20"/>
  </w:num>
  <w:num w:numId="8">
    <w:abstractNumId w:val="15"/>
  </w:num>
  <w:num w:numId="9">
    <w:abstractNumId w:val="7"/>
  </w:num>
  <w:num w:numId="10">
    <w:abstractNumId w:val="5"/>
  </w:num>
  <w:num w:numId="11">
    <w:abstractNumId w:val="6"/>
  </w:num>
  <w:num w:numId="12">
    <w:abstractNumId w:val="31"/>
  </w:num>
  <w:num w:numId="13">
    <w:abstractNumId w:val="29"/>
  </w:num>
  <w:num w:numId="14">
    <w:abstractNumId w:val="9"/>
  </w:num>
  <w:num w:numId="15">
    <w:abstractNumId w:val="21"/>
  </w:num>
  <w:num w:numId="16">
    <w:abstractNumId w:val="11"/>
  </w:num>
  <w:num w:numId="17">
    <w:abstractNumId w:val="0"/>
  </w:num>
  <w:num w:numId="18">
    <w:abstractNumId w:val="1"/>
  </w:num>
  <w:num w:numId="19">
    <w:abstractNumId w:val="32"/>
  </w:num>
  <w:num w:numId="20">
    <w:abstractNumId w:val="25"/>
  </w:num>
  <w:num w:numId="21">
    <w:abstractNumId w:val="24"/>
  </w:num>
  <w:num w:numId="22">
    <w:abstractNumId w:val="33"/>
  </w:num>
  <w:num w:numId="23">
    <w:abstractNumId w:val="34"/>
  </w:num>
  <w:num w:numId="24">
    <w:abstractNumId w:val="38"/>
  </w:num>
  <w:num w:numId="25">
    <w:abstractNumId w:val="37"/>
  </w:num>
  <w:num w:numId="26">
    <w:abstractNumId w:val="28"/>
  </w:num>
  <w:num w:numId="27">
    <w:abstractNumId w:val="2"/>
  </w:num>
  <w:num w:numId="28">
    <w:abstractNumId w:val="42"/>
  </w:num>
  <w:num w:numId="29">
    <w:abstractNumId w:val="4"/>
  </w:num>
  <w:num w:numId="30">
    <w:abstractNumId w:val="40"/>
  </w:num>
  <w:num w:numId="31">
    <w:abstractNumId w:val="14"/>
  </w:num>
  <w:num w:numId="32">
    <w:abstractNumId w:val="16"/>
  </w:num>
  <w:num w:numId="33">
    <w:abstractNumId w:val="3"/>
  </w:num>
  <w:num w:numId="34">
    <w:abstractNumId w:val="43"/>
  </w:num>
  <w:num w:numId="35">
    <w:abstractNumId w:val="13"/>
  </w:num>
  <w:num w:numId="36">
    <w:abstractNumId w:val="44"/>
  </w:num>
  <w:num w:numId="37">
    <w:abstractNumId w:val="35"/>
  </w:num>
  <w:num w:numId="38">
    <w:abstractNumId w:val="26"/>
  </w:num>
  <w:num w:numId="39">
    <w:abstractNumId w:val="30"/>
  </w:num>
  <w:num w:numId="40">
    <w:abstractNumId w:val="41"/>
  </w:num>
  <w:num w:numId="41">
    <w:abstractNumId w:val="19"/>
  </w:num>
  <w:num w:numId="42">
    <w:abstractNumId w:val="17"/>
  </w:num>
  <w:num w:numId="43">
    <w:abstractNumId w:val="22"/>
  </w:num>
  <w:num w:numId="44">
    <w:abstractNumId w:val="23"/>
  </w:num>
  <w:num w:numId="45">
    <w:abstractNumId w:val="1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828"/>
    <w:rsid w:val="00100A25"/>
    <w:rsid w:val="00101E4E"/>
    <w:rsid w:val="0010444B"/>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386C"/>
    <w:rsid w:val="001D4323"/>
    <w:rsid w:val="001D51F0"/>
    <w:rsid w:val="001E0606"/>
    <w:rsid w:val="001E0F33"/>
    <w:rsid w:val="001E1036"/>
    <w:rsid w:val="001F3ECB"/>
    <w:rsid w:val="001F54F8"/>
    <w:rsid w:val="001F6395"/>
    <w:rsid w:val="00205D5A"/>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62DF5"/>
    <w:rsid w:val="004741CB"/>
    <w:rsid w:val="004751DF"/>
    <w:rsid w:val="00477C21"/>
    <w:rsid w:val="004829D3"/>
    <w:rsid w:val="004A01A2"/>
    <w:rsid w:val="004A193C"/>
    <w:rsid w:val="004A2466"/>
    <w:rsid w:val="004A27F9"/>
    <w:rsid w:val="004A51E1"/>
    <w:rsid w:val="004A7D97"/>
    <w:rsid w:val="004B0062"/>
    <w:rsid w:val="004B27CC"/>
    <w:rsid w:val="004B3A5F"/>
    <w:rsid w:val="004B74EE"/>
    <w:rsid w:val="004C12AE"/>
    <w:rsid w:val="004C5202"/>
    <w:rsid w:val="004D1C60"/>
    <w:rsid w:val="004D3934"/>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5E6F"/>
    <w:rsid w:val="005B7EE6"/>
    <w:rsid w:val="005C632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449C"/>
    <w:rsid w:val="00691F42"/>
    <w:rsid w:val="00694DD6"/>
    <w:rsid w:val="00695DB5"/>
    <w:rsid w:val="006A0898"/>
    <w:rsid w:val="006A1487"/>
    <w:rsid w:val="006A1B53"/>
    <w:rsid w:val="006A1EA4"/>
    <w:rsid w:val="006A212D"/>
    <w:rsid w:val="006A21B4"/>
    <w:rsid w:val="006A6C5E"/>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5273"/>
    <w:rsid w:val="008B05D5"/>
    <w:rsid w:val="008B1003"/>
    <w:rsid w:val="008B10AF"/>
    <w:rsid w:val="008C325E"/>
    <w:rsid w:val="008C44E5"/>
    <w:rsid w:val="008C47EE"/>
    <w:rsid w:val="008C5568"/>
    <w:rsid w:val="008D0428"/>
    <w:rsid w:val="008D7946"/>
    <w:rsid w:val="008E0251"/>
    <w:rsid w:val="008E0E0C"/>
    <w:rsid w:val="008E36D7"/>
    <w:rsid w:val="008E7B47"/>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5233"/>
    <w:rsid w:val="00A70C85"/>
    <w:rsid w:val="00A73D24"/>
    <w:rsid w:val="00A74106"/>
    <w:rsid w:val="00A77A85"/>
    <w:rsid w:val="00A81323"/>
    <w:rsid w:val="00A81EE7"/>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82F6C"/>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2010"/>
    <w:rsid w:val="00E260A3"/>
    <w:rsid w:val="00E264D2"/>
    <w:rsid w:val="00E32689"/>
    <w:rsid w:val="00E33602"/>
    <w:rsid w:val="00E33D50"/>
    <w:rsid w:val="00E35E8A"/>
    <w:rsid w:val="00E37658"/>
    <w:rsid w:val="00E41378"/>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D5A47"/>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8</TotalTime>
  <Pages>52</Pages>
  <Words>39713</Words>
  <Characters>226365</Characters>
  <Application>Microsoft Office Word</Application>
  <DocSecurity>0</DocSecurity>
  <Lines>1886</Lines>
  <Paragraphs>53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65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77</cp:revision>
  <dcterms:created xsi:type="dcterms:W3CDTF">2021-10-24T16:26:00Z</dcterms:created>
  <dcterms:modified xsi:type="dcterms:W3CDTF">2022-01-2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journal-of-physics-d-applied-physics</vt:lpwstr>
  </property>
  <property fmtid="{D5CDD505-2E9C-101B-9397-08002B2CF9AE}" pid="8" name="Mendeley Recent Style Name 1_1">
    <vt:lpwstr>Journal of Physics D: Applied Physics</vt:lpwstr>
  </property>
  <property fmtid="{D5CDD505-2E9C-101B-9397-08002B2CF9AE}" pid="9" name="Mendeley Recent Style Id 2_1">
    <vt:lpwstr>http://www.zotero.org/styles/macromolecules</vt:lpwstr>
  </property>
  <property fmtid="{D5CDD505-2E9C-101B-9397-08002B2CF9AE}" pid="10" name="Mendeley Recent Style Name 2_1">
    <vt:lpwstr>Macromolecules</vt:lpwstr>
  </property>
  <property fmtid="{D5CDD505-2E9C-101B-9397-08002B2CF9AE}" pid="11" name="Mendeley Recent Style Id 3_1">
    <vt:lpwstr>http://www.zotero.org/styles/materials-research-letters</vt:lpwstr>
  </property>
  <property fmtid="{D5CDD505-2E9C-101B-9397-08002B2CF9AE}" pid="12" name="Mendeley Recent Style Name 3_1">
    <vt:lpwstr>Materials Research Letters</vt:lpwstr>
  </property>
  <property fmtid="{D5CDD505-2E9C-101B-9397-08002B2CF9AE}" pid="13" name="Mendeley Recent Style Id 4_1">
    <vt:lpwstr>http://www.zotero.org/styles/molecules</vt:lpwstr>
  </property>
  <property fmtid="{D5CDD505-2E9C-101B-9397-08002B2CF9AE}" pid="14" name="Mendeley Recent Style Name 4_1">
    <vt:lpwstr>Molecules</vt:lpwstr>
  </property>
  <property fmtid="{D5CDD505-2E9C-101B-9397-08002B2CF9AE}" pid="15" name="Mendeley Recent Style Id 5_1">
    <vt:lpwstr>http://www.zotero.org/styles/nuclear-inst-and-methods-in-physics-research-b</vt:lpwstr>
  </property>
  <property fmtid="{D5CDD505-2E9C-101B-9397-08002B2CF9AE}" pid="16" name="Mendeley Recent Style Name 5_1">
    <vt:lpwstr>Nuclear Inst. and Methods in Physics Research, B</vt:lpwstr>
  </property>
  <property fmtid="{D5CDD505-2E9C-101B-9397-08002B2CF9AE}" pid="17" name="Mendeley Recent Style Id 6_1">
    <vt:lpwstr>http://www.zotero.org/styles/physical-chemistry-chemical-physics</vt:lpwstr>
  </property>
  <property fmtid="{D5CDD505-2E9C-101B-9397-08002B2CF9AE}" pid="18" name="Mendeley Recent Style Name 6_1">
    <vt:lpwstr>Physical Chemistry Chemical Physics</vt:lpwstr>
  </property>
  <property fmtid="{D5CDD505-2E9C-101B-9397-08002B2CF9AE}" pid="19" name="Mendeley Recent Style Id 7_1">
    <vt:lpwstr>http://www.zotero.org/styles/physical-review-letters</vt:lpwstr>
  </property>
  <property fmtid="{D5CDD505-2E9C-101B-9397-08002B2CF9AE}" pid="20" name="Mendeley Recent Style Name 7_1">
    <vt:lpwstr>Physical Review Letters</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